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09018" w14:textId="1D4958A1" w:rsidR="0036052B" w:rsidRPr="0036052B" w:rsidRDefault="0036052B" w:rsidP="0036052B">
      <w:pPr>
        <w:rPr>
          <w:rFonts w:ascii="Times New Roman" w:hAnsi="Times New Roman" w:cs="Times New Roman"/>
          <w:i/>
          <w:iCs/>
          <w:sz w:val="24"/>
          <w:szCs w:val="24"/>
        </w:rPr>
      </w:pPr>
      <w:r w:rsidRPr="000C057B">
        <w:rPr>
          <w:rFonts w:ascii="Times New Roman" w:hAnsi="Times New Roman" w:cs="Times New Roman"/>
          <w:b/>
          <w:bCs/>
          <w:i/>
          <w:iCs/>
          <w:sz w:val="24"/>
          <w:szCs w:val="24"/>
        </w:rPr>
        <w:t>Project Title:</w:t>
      </w:r>
      <w:r>
        <w:rPr>
          <w:rFonts w:ascii="Times New Roman" w:hAnsi="Times New Roman" w:cs="Times New Roman"/>
          <w:i/>
          <w:iCs/>
          <w:sz w:val="24"/>
          <w:szCs w:val="24"/>
        </w:rPr>
        <w:t xml:space="preserve"> </w:t>
      </w:r>
      <w:r>
        <w:rPr>
          <w:rFonts w:ascii="Times New Roman" w:hAnsi="Times New Roman" w:cs="Times New Roman"/>
          <w:sz w:val="24"/>
          <w:szCs w:val="24"/>
        </w:rPr>
        <w:t>Are Medication Costs Killing Patients? Cost-Related Non-adherence and All-Cause Mortality in Patients with Chronic Illness.</w:t>
      </w:r>
    </w:p>
    <w:p w14:paraId="01A7E8C3" w14:textId="11781941"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 AND OBJECTIVES</w:t>
      </w:r>
    </w:p>
    <w:p w14:paraId="38583EA4" w14:textId="1291C9F4"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C9075E" w:rsidRPr="00C9075E">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534EDD" w:rsidRPr="00534EDD">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02FF9A07"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w:t>
      </w:r>
      <w:r w:rsidR="00E014FD">
        <w:rPr>
          <w:rFonts w:ascii="Times New Roman" w:hAnsi="Times New Roman" w:cs="Times New Roman"/>
          <w:sz w:val="24"/>
          <w:szCs w:val="24"/>
        </w:rPr>
        <w:t>CVD</w:t>
      </w:r>
      <w:r w:rsidR="00BB15DB">
        <w:rPr>
          <w:rFonts w:ascii="Times New Roman" w:hAnsi="Times New Roman" w:cs="Times New Roman"/>
          <w:sz w:val="24"/>
          <w:szCs w:val="24"/>
        </w:rPr>
        <w:t xml:space="preserv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1EF951FA" w14:textId="786DEB09" w:rsidR="00CE0EE3" w:rsidRDefault="007677D9" w:rsidP="00D52C70">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w:t>
      </w:r>
      <w:r w:rsidR="00733130">
        <w:rPr>
          <w:rFonts w:ascii="Times New Roman" w:hAnsi="Times New Roman" w:cs="Times New Roman"/>
          <w:sz w:val="24"/>
          <w:szCs w:val="24"/>
        </w:rPr>
        <w:lastRenderedPageBreak/>
        <w:t>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associated with an increase in U.S. healthcare spending of $1,000 to $8,000 per patient, primarily due to a greater frequency of inpatient hospitalizations and emergency department visits.</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p>
    <w:p w14:paraId="17970A0C" w14:textId="7D984B29"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 xml:space="preserve">prevalence of CRN among patients with chronic conditions is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lbBlJzNg","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P5fUpEZL","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glucose testing equipment to manage costs.</w:t>
      </w:r>
      <w:r w:rsidR="0076045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B9UqZDp","properties":{"formattedCitation":"\\super 23(p1)\\nosupersub{}","plainCitation":"23(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2175AB" w:rsidRPr="002175AB">
        <w:rPr>
          <w:rFonts w:ascii="Times New Roman" w:hAnsi="Times New Roman" w:cs="Times New Roman"/>
          <w:sz w:val="24"/>
          <w:szCs w:val="24"/>
          <w:vertAlign w:val="superscript"/>
        </w:rPr>
        <w:t>23(p1)</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w:t>
      </w:r>
      <w:proofErr w:type="spellStart"/>
      <w:r w:rsidR="00E76CF0">
        <w:rPr>
          <w:rFonts w:ascii="Times New Roman" w:hAnsi="Times New Roman" w:cs="Times New Roman"/>
          <w:sz w:val="24"/>
          <w:szCs w:val="24"/>
        </w:rPr>
        <w:t>Herkert</w:t>
      </w:r>
      <w:proofErr w:type="spellEnd"/>
      <w:r w:rsidR="00E76CF0">
        <w:rPr>
          <w:rFonts w:ascii="Times New Roman" w:hAnsi="Times New Roman" w:cs="Times New Roman"/>
          <w:sz w:val="24"/>
          <w:szCs w:val="24"/>
        </w:rPr>
        <w:t xml:space="preserve">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guqbvyJ7","properties":{"formattedCitation":"\\super 23,24\\nosupersub{}","plainCitation":"23,2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0A0617" w:rsidRPr="000A0617">
        <w:rPr>
          <w:rFonts w:ascii="Times New Roman" w:hAnsi="Times New Roman" w:cs="Times New Roman"/>
          <w:sz w:val="24"/>
          <w:szCs w:val="24"/>
          <w:vertAlign w:val="superscript"/>
        </w:rPr>
        <w:t>23,24</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 xml:space="preserve">Mixed samples of U.S. Medicare patients with hypertension, diabetes, and </w:t>
      </w:r>
      <w:r w:rsidR="00E014FD">
        <w:rPr>
          <w:rFonts w:ascii="Times New Roman" w:hAnsi="Times New Roman" w:cs="Times New Roman"/>
          <w:sz w:val="24"/>
          <w:szCs w:val="24"/>
        </w:rPr>
        <w:t>CVD</w:t>
      </w:r>
      <w:r w:rsidR="0042705A">
        <w:rPr>
          <w:rFonts w:ascii="Times New Roman" w:hAnsi="Times New Roman" w:cs="Times New Roman"/>
          <w:sz w:val="24"/>
          <w:szCs w:val="24"/>
        </w:rPr>
        <w:t xml:space="preserve"> reported slightly lower CRN, typically ranging from 7-10%.</w:t>
      </w:r>
      <w:r w:rsidR="0042705A">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ExrBAMSS","properties":{"formattedCitation":"\\super 25,26\\nosupersub{}","plainCitation":"25,26","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42705A" w:rsidRPr="007C2E4C">
        <w:rPr>
          <w:rFonts w:ascii="Times New Roman" w:hAnsi="Times New Roman" w:cs="Times New Roman"/>
          <w:sz w:val="24"/>
          <w:szCs w:val="24"/>
          <w:vertAlign w:val="superscript"/>
        </w:rPr>
        <w:t>25,26</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7F782AF5"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AdoaqJoS","properties":{"formattedCitation":"\\super 24,27,28\\nosupersub{}","plainCitation":"24,27,28","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E6A41" w:rsidRPr="006E6A41">
        <w:rPr>
          <w:rFonts w:ascii="Times New Roman" w:hAnsi="Times New Roman" w:cs="Times New Roman"/>
          <w:sz w:val="24"/>
          <w:szCs w:val="24"/>
          <w:vertAlign w:val="superscript"/>
        </w:rPr>
        <w:t>24,27,28</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i6tN3vU0","properties":{"formattedCitation":"\\super 29\\uc0\\u8211{}31\\nosupersub{}","plainCitation":"29–31","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29–31</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 hypertension</w:t>
      </w:r>
      <w:r w:rsidR="00E014FD">
        <w:rPr>
          <w:rFonts w:ascii="Times New Roman" w:hAnsi="Times New Roman" w:cs="Times New Roman"/>
          <w:sz w:val="24"/>
          <w:szCs w:val="24"/>
        </w:rPr>
        <w:t>, and/or 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E014FD">
        <w:rPr>
          <w:rFonts w:ascii="Times New Roman" w:hAnsi="Times New Roman" w:cs="Times New Roman"/>
          <w:sz w:val="24"/>
          <w:szCs w:val="24"/>
        </w:rPr>
        <w:t>hypertension, and/or CVD.</w:t>
      </w:r>
    </w:p>
    <w:p w14:paraId="1F7D474B" w14:textId="217A6162" w:rsidR="001678F8" w:rsidRDefault="00453456"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59451C4B" w14:textId="3D93F811" w:rsidR="00D76862"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06CBF78A" w:rsidR="00F6685C" w:rsidRDefault="00BA6971"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secondary analysis used</w:t>
      </w:r>
      <w:r w:rsidR="006D271C">
        <w:rPr>
          <w:rFonts w:ascii="Times New Roman" w:hAnsi="Times New Roman" w:cs="Times New Roman"/>
          <w:sz w:val="24"/>
          <w:szCs w:val="24"/>
        </w:rPr>
        <w:t xml:space="preserve"> </w:t>
      </w:r>
      <w:r w:rsidR="001053B4">
        <w:rPr>
          <w:rFonts w:ascii="Times New Roman" w:hAnsi="Times New Roman" w:cs="Times New Roman"/>
          <w:sz w:val="24"/>
          <w:szCs w:val="24"/>
        </w:rPr>
        <w:t>publicly available</w:t>
      </w:r>
      <w:r w:rsidR="00F74FA6">
        <w:rPr>
          <w:rFonts w:ascii="Times New Roman" w:hAnsi="Times New Roman" w:cs="Times New Roman"/>
          <w:sz w:val="24"/>
          <w:szCs w:val="24"/>
        </w:rPr>
        <w:t xml:space="preserve">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w:t>
      </w:r>
      <w:r w:rsidR="00F47335">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3Qxc7v40","properties":{"formattedCitation":"\\super 32\\nosupersub{}","plainCitation":"32","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F47335">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2</w:t>
      </w:r>
      <w:r w:rsidR="00F47335">
        <w:rPr>
          <w:rFonts w:ascii="Times New Roman" w:hAnsi="Times New Roman" w:cs="Times New Roman"/>
          <w:sz w:val="24"/>
          <w:szCs w:val="24"/>
        </w:rPr>
        <w:fldChar w:fldCharType="end"/>
      </w:r>
      <w:r w:rsidR="007F0E5F">
        <w:rPr>
          <w:rFonts w:ascii="Times New Roman" w:hAnsi="Times New Roman" w:cs="Times New Roman"/>
          <w:sz w:val="24"/>
          <w:szCs w:val="24"/>
        </w:rPr>
        <w:t xml:space="preserve">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oCEe7cxU","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3</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 consist</w:t>
      </w:r>
      <w:r w:rsidR="008963E8">
        <w:rPr>
          <w:rFonts w:ascii="Times New Roman" w:hAnsi="Times New Roman" w:cs="Times New Roman"/>
          <w:sz w:val="24"/>
          <w:szCs w:val="24"/>
        </w:rPr>
        <w:t>ed</w:t>
      </w:r>
      <w:r w:rsidR="00453889">
        <w:rPr>
          <w:rFonts w:ascii="Times New Roman" w:hAnsi="Times New Roman" w:cs="Times New Roman"/>
          <w:sz w:val="24"/>
          <w:szCs w:val="24"/>
        </w:rPr>
        <w:t xml:space="preserve"> of four subsections (Household, Family, Sample Adult, and Sample Child)</w:t>
      </w:r>
      <w:r w:rsidR="00481FE4">
        <w:rPr>
          <w:rFonts w:ascii="Times New Roman" w:hAnsi="Times New Roman" w:cs="Times New Roman"/>
          <w:sz w:val="24"/>
          <w:szCs w:val="24"/>
        </w:rPr>
        <w:t xml:space="preserve"> which broadly asses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w:t>
      </w:r>
      <w:r w:rsidR="004B3CE2">
        <w:rPr>
          <w:rFonts w:ascii="Times New Roman" w:hAnsi="Times New Roman" w:cs="Times New Roman"/>
          <w:sz w:val="24"/>
          <w:szCs w:val="24"/>
        </w:rPr>
        <w:t>y</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 xml:space="preserve">as in-depth healthcare utilization and insurance information, cancer screening, and </w:t>
      </w:r>
      <w:r w:rsidR="00CC7D2E">
        <w:rPr>
          <w:rFonts w:ascii="Times New Roman" w:hAnsi="Times New Roman" w:cs="Times New Roman"/>
          <w:sz w:val="24"/>
          <w:szCs w:val="24"/>
        </w:rPr>
        <w:lastRenderedPageBreak/>
        <w:t>mental health.</w:t>
      </w:r>
      <w:r w:rsidR="00C32984">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5WSinQQn","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3</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w:t>
      </w:r>
      <w:r w:rsidR="00BE56B5">
        <w:rPr>
          <w:rFonts w:ascii="Times New Roman" w:hAnsi="Times New Roman" w:cs="Times New Roman"/>
          <w:sz w:val="24"/>
          <w:szCs w:val="24"/>
        </w:rPr>
        <w:t xml:space="preserve">in the current study </w:t>
      </w:r>
      <w:r w:rsidR="005B0E84">
        <w:rPr>
          <w:rFonts w:ascii="Times New Roman" w:hAnsi="Times New Roman" w:cs="Times New Roman"/>
          <w:sz w:val="24"/>
          <w:szCs w:val="24"/>
        </w:rPr>
        <w:t>we include</w:t>
      </w:r>
      <w:r w:rsidR="00283906">
        <w:rPr>
          <w:rFonts w:ascii="Times New Roman" w:hAnsi="Times New Roman" w:cs="Times New Roman"/>
          <w:sz w:val="24"/>
          <w:szCs w:val="24"/>
        </w:rPr>
        <w:t>d</w:t>
      </w:r>
      <w:r w:rsidR="005B0E84">
        <w:rPr>
          <w:rFonts w:ascii="Times New Roman" w:hAnsi="Times New Roman" w:cs="Times New Roman"/>
          <w:sz w:val="24"/>
          <w:szCs w:val="24"/>
        </w:rPr>
        <w:t xml:space="preserve"> data from the 2000 to 2014 waves</w:t>
      </w:r>
      <w:r w:rsidR="00BE56B5">
        <w:rPr>
          <w:rFonts w:ascii="Times New Roman" w:hAnsi="Times New Roman" w:cs="Times New Roman"/>
          <w:sz w:val="24"/>
          <w:szCs w:val="24"/>
        </w:rPr>
        <w:t xml:space="preserve"> only </w:t>
      </w:r>
      <w:r w:rsidR="00415238">
        <w:rPr>
          <w:rFonts w:ascii="Times New Roman" w:hAnsi="Times New Roman" w:cs="Times New Roman"/>
          <w:sz w:val="24"/>
          <w:szCs w:val="24"/>
        </w:rPr>
        <w:t>.</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56E1A446"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CD466F">
        <w:rPr>
          <w:rFonts w:ascii="Times New Roman" w:hAnsi="Times New Roman" w:cs="Times New Roman"/>
          <w:sz w:val="24"/>
          <w:szCs w:val="24"/>
        </w:rPr>
        <w:t>We restrict</w:t>
      </w:r>
      <w:r w:rsidR="004746C7">
        <w:rPr>
          <w:rFonts w:ascii="Times New Roman" w:hAnsi="Times New Roman" w:cs="Times New Roman"/>
          <w:sz w:val="24"/>
          <w:szCs w:val="24"/>
        </w:rPr>
        <w:t>ed</w:t>
      </w:r>
      <w:r w:rsidR="00CD466F">
        <w:rPr>
          <w:rFonts w:ascii="Times New Roman" w:hAnsi="Times New Roman" w:cs="Times New Roman"/>
          <w:sz w:val="24"/>
          <w:szCs w:val="24"/>
        </w:rPr>
        <w:t xml:space="preserve"> our study sample to</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t>
      </w:r>
      <w:r w:rsidR="00CD466F">
        <w:rPr>
          <w:rFonts w:ascii="Times New Roman" w:hAnsi="Times New Roman" w:cs="Times New Roman"/>
          <w:sz w:val="24"/>
          <w:szCs w:val="24"/>
        </w:rPr>
        <w:t>for this</w:t>
      </w:r>
      <w:r w:rsidR="00E014FD">
        <w:rPr>
          <w:rFonts w:ascii="Times New Roman" w:hAnsi="Times New Roman" w:cs="Times New Roman"/>
          <w:sz w:val="24"/>
          <w:szCs w:val="24"/>
        </w:rPr>
        <w:t xml:space="preserve">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C86D52">
        <w:rPr>
          <w:rFonts w:ascii="Times New Roman" w:hAnsi="Times New Roman" w:cs="Times New Roman"/>
          <w:sz w:val="24"/>
          <w:szCs w:val="24"/>
        </w:rPr>
        <w:t xml:space="preserve">We operationalized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w:t>
      </w:r>
      <w:r w:rsidR="0035422C">
        <w:rPr>
          <w:rFonts w:ascii="Times New Roman" w:hAnsi="Times New Roman" w:cs="Times New Roman"/>
          <w:iCs/>
          <w:sz w:val="24"/>
          <w:szCs w:val="24"/>
        </w:rPr>
        <w:t xml:space="preserve">Additionally, we considered an </w:t>
      </w:r>
      <w:r w:rsidR="00D71540">
        <w:rPr>
          <w:rFonts w:ascii="Times New Roman" w:hAnsi="Times New Roman" w:cs="Times New Roman"/>
          <w:iCs/>
          <w:sz w:val="24"/>
          <w:szCs w:val="24"/>
        </w:rPr>
        <w:t xml:space="preserve">alternate classification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w:t>
      </w:r>
      <w:r w:rsidR="0035422C">
        <w:rPr>
          <w:rFonts w:ascii="Times New Roman" w:hAnsi="Times New Roman" w:cs="Times New Roman"/>
          <w:iCs/>
          <w:sz w:val="24"/>
          <w:szCs w:val="24"/>
        </w:rPr>
        <w:t>including</w:t>
      </w:r>
      <w:r w:rsidR="001C2082">
        <w:rPr>
          <w:rFonts w:ascii="Times New Roman" w:hAnsi="Times New Roman" w:cs="Times New Roman"/>
          <w:iCs/>
          <w:sz w:val="24"/>
          <w:szCs w:val="24"/>
        </w:rPr>
        <w:t xml:space="preserve">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35422C">
        <w:rPr>
          <w:rFonts w:ascii="Times New Roman" w:hAnsi="Times New Roman" w:cs="Times New Roman"/>
          <w:iCs/>
          <w:sz w:val="24"/>
          <w:szCs w:val="24"/>
        </w:rPr>
        <w:t>; under this expanded definition</w:t>
      </w:r>
      <w:r w:rsidR="00A13BD0">
        <w:rPr>
          <w:rFonts w:ascii="Times New Roman" w:hAnsi="Times New Roman" w:cs="Times New Roman"/>
          <w:iCs/>
          <w:sz w:val="24"/>
          <w:szCs w:val="24"/>
        </w:rPr>
        <w:t xml:space="preserve">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t>
      </w:r>
      <w:r w:rsidR="00547FB4">
        <w:rPr>
          <w:rFonts w:ascii="Times New Roman" w:hAnsi="Times New Roman" w:cs="Times New Roman"/>
          <w:iCs/>
          <w:sz w:val="24"/>
          <w:szCs w:val="24"/>
        </w:rPr>
        <w:t>were considered to have</w:t>
      </w:r>
      <w:r w:rsidR="000C6150">
        <w:rPr>
          <w:rFonts w:ascii="Times New Roman" w:hAnsi="Times New Roman" w:cs="Times New Roman"/>
          <w:iCs/>
          <w:sz w:val="24"/>
          <w:szCs w:val="24"/>
        </w:rPr>
        <w:t xml:space="preserve">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57B17685"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D96AA6">
        <w:rPr>
          <w:rFonts w:ascii="Times New Roman" w:hAnsi="Times New Roman" w:cs="Times New Roman"/>
          <w:sz w:val="24"/>
          <w:szCs w:val="24"/>
        </w:rPr>
        <w:t>Our primary expos</w:t>
      </w:r>
      <w:r w:rsidR="004746C7">
        <w:rPr>
          <w:rFonts w:ascii="Times New Roman" w:hAnsi="Times New Roman" w:cs="Times New Roman"/>
          <w:sz w:val="24"/>
          <w:szCs w:val="24"/>
        </w:rPr>
        <w:t>ure of interest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4746C7">
        <w:rPr>
          <w:rFonts w:ascii="Times New Roman" w:hAnsi="Times New Roman" w:cs="Times New Roman"/>
          <w:sz w:val="24"/>
          <w:szCs w:val="24"/>
        </w:rPr>
        <w:t xml:space="preserve"> we </w:t>
      </w:r>
      <w:r w:rsidR="00EE7D1C">
        <w:rPr>
          <w:rFonts w:ascii="Times New Roman" w:hAnsi="Times New Roman" w:cs="Times New Roman"/>
          <w:sz w:val="24"/>
          <w:szCs w:val="24"/>
        </w:rPr>
        <w:t xml:space="preserve">harmonized </w:t>
      </w:r>
      <w:r w:rsidR="004746C7">
        <w:rPr>
          <w:rFonts w:ascii="Times New Roman" w:hAnsi="Times New Roman" w:cs="Times New Roman"/>
          <w:sz w:val="24"/>
          <w:szCs w:val="24"/>
        </w:rPr>
        <w:t xml:space="preserve">data </w:t>
      </w:r>
      <w:r w:rsidR="00EE7D1C">
        <w:rPr>
          <w:rFonts w:ascii="Times New Roman" w:hAnsi="Times New Roman" w:cs="Times New Roman"/>
          <w:sz w:val="24"/>
          <w:szCs w:val="24"/>
        </w:rPr>
        <w:t xml:space="preserve">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w:t>
      </w:r>
      <w:r w:rsidR="004746C7">
        <w:rPr>
          <w:rFonts w:ascii="Times New Roman" w:hAnsi="Times New Roman" w:cs="Times New Roman"/>
          <w:sz w:val="24"/>
          <w:szCs w:val="24"/>
        </w:rPr>
        <w:t xml:space="preserve">we operationalized </w:t>
      </w:r>
      <w:r w:rsidR="0083659E">
        <w:rPr>
          <w:rFonts w:ascii="Times New Roman" w:hAnsi="Times New Roman" w:cs="Times New Roman"/>
          <w:sz w:val="24"/>
          <w:szCs w:val="24"/>
        </w:rPr>
        <w:t>CRN</w:t>
      </w:r>
      <w:r w:rsidR="00EA2C63">
        <w:rPr>
          <w:rFonts w:ascii="Times New Roman" w:hAnsi="Times New Roman" w:cs="Times New Roman"/>
          <w:sz w:val="24"/>
          <w:szCs w:val="24"/>
        </w:rPr>
        <w:t xml:space="preserve">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participants were asked</w:t>
      </w:r>
      <w:r w:rsidR="00B94BC8">
        <w:rPr>
          <w:rFonts w:ascii="Times New Roman" w:hAnsi="Times New Roman" w:cs="Times New Roman"/>
          <w:sz w:val="24"/>
          <w:szCs w:val="24"/>
        </w:rPr>
        <w:t xml:space="preserve"> </w:t>
      </w:r>
      <w:r w:rsidR="005F13F2">
        <w:rPr>
          <w:rFonts w:ascii="Times New Roman" w:hAnsi="Times New Roman" w:cs="Times New Roman"/>
          <w:sz w:val="24"/>
          <w:szCs w:val="24"/>
        </w:rPr>
        <w:t xml:space="preserve">about </w:t>
      </w:r>
      <w:r w:rsidR="004746C7">
        <w:rPr>
          <w:rFonts w:ascii="Times New Roman" w:hAnsi="Times New Roman" w:cs="Times New Roman"/>
          <w:sz w:val="24"/>
          <w:szCs w:val="24"/>
        </w:rPr>
        <w:t xml:space="preserve">additional </w:t>
      </w:r>
      <w:r w:rsidR="005F13F2">
        <w:rPr>
          <w:rFonts w:ascii="Times New Roman" w:hAnsi="Times New Roman" w:cs="Times New Roman"/>
          <w:sz w:val="24"/>
          <w:szCs w:val="24"/>
        </w:rPr>
        <w:t xml:space="preserve">specific </w:t>
      </w:r>
      <w:r w:rsidR="00A43F30">
        <w:rPr>
          <w:rFonts w:ascii="Times New Roman" w:hAnsi="Times New Roman" w:cs="Times New Roman"/>
          <w:sz w:val="24"/>
          <w:szCs w:val="24"/>
        </w:rPr>
        <w:t>CRN behaviors</w:t>
      </w:r>
      <w:r w:rsidR="00585F1E">
        <w:rPr>
          <w:rFonts w:ascii="Times New Roman" w:hAnsi="Times New Roman" w:cs="Times New Roman"/>
          <w:sz w:val="24"/>
          <w:szCs w:val="24"/>
        </w:rPr>
        <w:t xml:space="preserve">, thus </w:t>
      </w:r>
      <w:r w:rsidR="004746C7">
        <w:rPr>
          <w:rFonts w:ascii="Times New Roman" w:hAnsi="Times New Roman" w:cs="Times New Roman"/>
          <w:sz w:val="24"/>
          <w:szCs w:val="24"/>
        </w:rPr>
        <w:t xml:space="preserve">we operationalized </w:t>
      </w:r>
      <w:r w:rsidR="00B94BC8">
        <w:rPr>
          <w:rFonts w:ascii="Times New Roman" w:hAnsi="Times New Roman" w:cs="Times New Roman"/>
          <w:sz w:val="24"/>
          <w:szCs w:val="24"/>
        </w:rPr>
        <w:lastRenderedPageBreak/>
        <w:t xml:space="preserve">CRN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wKbqO4Ul","properties":{"formattedCitation":"\\super 34\\nosupersub{}","plainCitation":"34","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4</w:t>
      </w:r>
      <w:r w:rsidR="0044496B">
        <w:rPr>
          <w:rFonts w:ascii="Times New Roman" w:hAnsi="Times New Roman" w:cs="Times New Roman"/>
          <w:sz w:val="24"/>
          <w:szCs w:val="24"/>
        </w:rPr>
        <w:fldChar w:fldCharType="end"/>
      </w:r>
    </w:p>
    <w:p w14:paraId="52801B65" w14:textId="66AE8218"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r w:rsidR="001D2845">
        <w:rPr>
          <w:rFonts w:ascii="Times New Roman" w:hAnsi="Times New Roman" w:cs="Times New Roman"/>
          <w:i/>
          <w:sz w:val="24"/>
          <w:szCs w:val="24"/>
        </w:rPr>
        <w:t xml:space="preserve"> Measures</w:t>
      </w:r>
    </w:p>
    <w:p w14:paraId="282B1311" w14:textId="6BFCA974"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w:t>
      </w:r>
      <w:r w:rsidR="00C9311E">
        <w:rPr>
          <w:rFonts w:ascii="Times New Roman" w:hAnsi="Times New Roman" w:cs="Times New Roman"/>
          <w:iCs/>
          <w:sz w:val="24"/>
          <w:szCs w:val="24"/>
        </w:rPr>
        <w:t>this analys</w:t>
      </w:r>
      <w:r w:rsidR="00F92CFC">
        <w:rPr>
          <w:rFonts w:ascii="Times New Roman" w:hAnsi="Times New Roman" w:cs="Times New Roman"/>
          <w:iCs/>
          <w:sz w:val="24"/>
          <w:szCs w:val="24"/>
        </w:rPr>
        <w:t xml:space="preserve">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record</w:t>
      </w:r>
      <w:r>
        <w:rPr>
          <w:rFonts w:ascii="Times New Roman" w:hAnsi="Times New Roman" w:cs="Times New Roman"/>
          <w:iCs/>
          <w:sz w:val="24"/>
          <w:szCs w:val="24"/>
        </w:rPr>
        <w:t xml:space="preserve">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981BD3">
        <w:rPr>
          <w:rFonts w:ascii="Times New Roman" w:hAnsi="Times New Roman" w:cs="Times New Roman"/>
          <w:iCs/>
          <w:sz w:val="24"/>
          <w:szCs w:val="24"/>
        </w:rPr>
        <w:t>and those</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w:t>
      </w:r>
      <w:r w:rsidR="00535AAE">
        <w:rPr>
          <w:rFonts w:ascii="Times New Roman" w:hAnsi="Times New Roman" w:cs="Times New Roman"/>
          <w:iCs/>
          <w:sz w:val="24"/>
          <w:szCs w:val="24"/>
        </w:rPr>
        <w:t>information</w:t>
      </w:r>
      <w:r w:rsidR="00A71B21">
        <w:rPr>
          <w:rFonts w:ascii="Times New Roman" w:hAnsi="Times New Roman" w:cs="Times New Roman"/>
          <w:iCs/>
          <w:sz w:val="24"/>
          <w:szCs w:val="24"/>
        </w:rPr>
        <w:t xml:space="preserve">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C065EB">
        <w:rPr>
          <w:rFonts w:ascii="Times New Roman" w:hAnsi="Times New Roman" w:cs="Times New Roman"/>
          <w:iCs/>
          <w:sz w:val="24"/>
          <w:szCs w:val="24"/>
        </w:rPr>
        <w:t>Given that</w:t>
      </w:r>
      <w:r w:rsidR="00066D48">
        <w:rPr>
          <w:rFonts w:ascii="Times New Roman" w:hAnsi="Times New Roman" w:cs="Times New Roman"/>
          <w:iCs/>
          <w:sz w:val="24"/>
          <w:szCs w:val="24"/>
        </w:rPr>
        <w:t xml:space="preserve"> </w:t>
      </w:r>
      <w:r w:rsidR="00CE5D3F">
        <w:rPr>
          <w:rFonts w:ascii="Times New Roman" w:hAnsi="Times New Roman" w:cs="Times New Roman"/>
          <w:iCs/>
          <w:sz w:val="24"/>
          <w:szCs w:val="24"/>
        </w:rPr>
        <w:t xml:space="preserve">ineligible </w:t>
      </w:r>
      <w:r w:rsidR="00066D48">
        <w:rPr>
          <w:rFonts w:ascii="Times New Roman" w:hAnsi="Times New Roman" w:cs="Times New Roman"/>
          <w:iCs/>
          <w:sz w:val="24"/>
          <w:szCs w:val="24"/>
        </w:rPr>
        <w:t xml:space="preserve">individuals may differ systematically from </w:t>
      </w:r>
      <w:r w:rsidR="007E4FB2">
        <w:rPr>
          <w:rFonts w:ascii="Times New Roman" w:hAnsi="Times New Roman" w:cs="Times New Roman"/>
          <w:iCs/>
          <w:sz w:val="24"/>
          <w:szCs w:val="24"/>
        </w:rPr>
        <w:t xml:space="preserve">those who are eligible, </w:t>
      </w:r>
      <w:r w:rsidR="00C065EB">
        <w:rPr>
          <w:rFonts w:ascii="Times New Roman" w:hAnsi="Times New Roman" w:cs="Times New Roman"/>
          <w:iCs/>
          <w:sz w:val="24"/>
          <w:szCs w:val="24"/>
        </w:rPr>
        <w:t xml:space="preserve">we </w:t>
      </w:r>
      <w:r w:rsidR="00590173">
        <w:rPr>
          <w:rFonts w:ascii="Times New Roman" w:hAnsi="Times New Roman" w:cs="Times New Roman"/>
          <w:iCs/>
          <w:sz w:val="24"/>
          <w:szCs w:val="24"/>
        </w:rPr>
        <w:t>applied mortality-specific weights to</w:t>
      </w:r>
      <w:r w:rsidR="00C04795">
        <w:rPr>
          <w:rFonts w:ascii="Times New Roman" w:hAnsi="Times New Roman" w:cs="Times New Roman"/>
          <w:iCs/>
          <w:sz w:val="24"/>
          <w:szCs w:val="24"/>
        </w:rPr>
        <w:t xml:space="preserve"> a</w:t>
      </w:r>
      <w:r w:rsidR="00C77EFC">
        <w:rPr>
          <w:rFonts w:ascii="Times New Roman" w:hAnsi="Times New Roman" w:cs="Times New Roman"/>
          <w:iCs/>
          <w:sz w:val="24"/>
          <w:szCs w:val="24"/>
        </w:rPr>
        <w:t>l</w:t>
      </w:r>
      <w:r w:rsidR="006F0E31">
        <w:rPr>
          <w:rFonts w:ascii="Times New Roman" w:hAnsi="Times New Roman" w:cs="Times New Roman"/>
          <w:iCs/>
          <w:sz w:val="24"/>
          <w:szCs w:val="24"/>
        </w:rPr>
        <w:t>l-cause and disease-specific mortality analyses</w:t>
      </w:r>
      <w:r w:rsidR="00590173">
        <w:rPr>
          <w:rFonts w:ascii="Times New Roman" w:hAnsi="Times New Roman" w:cs="Times New Roman"/>
          <w:iCs/>
          <w:sz w:val="24"/>
          <w:szCs w:val="24"/>
        </w:rPr>
        <w:t xml:space="preserve"> </w:t>
      </w:r>
      <w:r w:rsidR="00031565">
        <w:rPr>
          <w:rFonts w:ascii="Times New Roman" w:hAnsi="Times New Roman" w:cs="Times New Roman"/>
          <w:iCs/>
          <w:sz w:val="24"/>
          <w:szCs w:val="24"/>
        </w:rPr>
        <w:t xml:space="preserve">to correct for </w:t>
      </w:r>
      <w:r w:rsidR="000A7F4A">
        <w:rPr>
          <w:rFonts w:ascii="Times New Roman" w:hAnsi="Times New Roman" w:cs="Times New Roman"/>
          <w:iCs/>
          <w:sz w:val="24"/>
          <w:szCs w:val="24"/>
        </w:rPr>
        <w:t>possible selection bias</w:t>
      </w:r>
      <w:r w:rsidR="00401507">
        <w:rPr>
          <w:rFonts w:ascii="Times New Roman" w:hAnsi="Times New Roman" w:cs="Times New Roman"/>
          <w:iCs/>
          <w:sz w:val="24"/>
          <w:szCs w:val="24"/>
        </w:rPr>
        <w:t>.</w:t>
      </w:r>
      <w:r w:rsidR="00935AF6">
        <w:rPr>
          <w:rFonts w:ascii="Times New Roman" w:hAnsi="Times New Roman" w:cs="Times New Roman"/>
          <w:iCs/>
          <w:sz w:val="24"/>
          <w:szCs w:val="24"/>
        </w:rPr>
        <w:t xml:space="preserve"> </w:t>
      </w:r>
      <w:r w:rsidR="00CB4411">
        <w:rPr>
          <w:rFonts w:ascii="Times New Roman" w:hAnsi="Times New Roman" w:cs="Times New Roman"/>
          <w:iCs/>
          <w:sz w:val="24"/>
          <w:szCs w:val="24"/>
        </w:rPr>
        <w:t>Further, as t</w:t>
      </w:r>
      <w:r w:rsidR="005F36FE">
        <w:rPr>
          <w:rFonts w:ascii="Times New Roman" w:hAnsi="Times New Roman" w:cs="Times New Roman"/>
          <w:iCs/>
          <w:sz w:val="24"/>
          <w:szCs w:val="24"/>
        </w:rPr>
        <w: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w:t>
      </w:r>
      <w:r w:rsidR="00071762">
        <w:rPr>
          <w:rFonts w:ascii="Times New Roman" w:hAnsi="Times New Roman" w:cs="Times New Roman"/>
          <w:iCs/>
          <w:sz w:val="24"/>
          <w:szCs w:val="24"/>
        </w:rPr>
        <w:t xml:space="preserve">we calculated </w:t>
      </w:r>
      <w:r w:rsidR="00D360B8">
        <w:rPr>
          <w:rFonts w:ascii="Times New Roman" w:hAnsi="Times New Roman" w:cs="Times New Roman"/>
          <w:iCs/>
          <w:sz w:val="24"/>
          <w:szCs w:val="24"/>
        </w:rPr>
        <w:t xml:space="preserve">follow-up time </w:t>
      </w:r>
      <w:r w:rsidR="00071762">
        <w:rPr>
          <w:rFonts w:ascii="Times New Roman" w:hAnsi="Times New Roman" w:cs="Times New Roman"/>
          <w:iCs/>
          <w:sz w:val="24"/>
          <w:szCs w:val="24"/>
        </w:rPr>
        <w:t xml:space="preserve">as </w:t>
      </w:r>
      <w:r w:rsidR="000C3B1D">
        <w:rPr>
          <w:rFonts w:ascii="Times New Roman" w:hAnsi="Times New Roman" w:cs="Times New Roman"/>
          <w:iCs/>
          <w:sz w:val="24"/>
          <w:szCs w:val="24"/>
        </w:rPr>
        <w:t>the span between</w:t>
      </w:r>
      <w:r w:rsidR="00D360B8">
        <w:rPr>
          <w:rFonts w:ascii="Times New Roman" w:hAnsi="Times New Roman" w:cs="Times New Roman"/>
          <w:iCs/>
          <w:sz w:val="24"/>
          <w:szCs w:val="24"/>
        </w:rPr>
        <w:t xml:space="preserve"> date of interview </w:t>
      </w:r>
      <w:r w:rsidR="000C3B1D">
        <w:rPr>
          <w:rFonts w:ascii="Times New Roman" w:hAnsi="Times New Roman" w:cs="Times New Roman"/>
          <w:iCs/>
          <w:sz w:val="24"/>
          <w:szCs w:val="24"/>
        </w:rPr>
        <w:t>and</w:t>
      </w:r>
      <w:r w:rsidR="00D360B8">
        <w:rPr>
          <w:rFonts w:ascii="Times New Roman" w:hAnsi="Times New Roman" w:cs="Times New Roman"/>
          <w:iCs/>
          <w:sz w:val="24"/>
          <w:szCs w:val="24"/>
        </w:rPr>
        <w:t xml:space="preserve">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9770EE">
        <w:rPr>
          <w:rFonts w:ascii="Times New Roman" w:hAnsi="Times New Roman" w:cs="Times New Roman"/>
          <w:iCs/>
          <w:sz w:val="24"/>
          <w:szCs w:val="24"/>
        </w:rPr>
        <w:t>For surviving individuals, f</w:t>
      </w:r>
      <w:r w:rsidR="00F0196D">
        <w:rPr>
          <w:rFonts w:ascii="Times New Roman" w:hAnsi="Times New Roman" w:cs="Times New Roman"/>
          <w:iCs/>
          <w:sz w:val="24"/>
          <w:szCs w:val="24"/>
        </w:rPr>
        <w:t>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535AAE">
        <w:rPr>
          <w:rFonts w:ascii="Times New Roman" w:hAnsi="Times New Roman" w:cs="Times New Roman"/>
          <w:iCs/>
          <w:sz w:val="24"/>
          <w:szCs w:val="24"/>
        </w:rPr>
        <w:t>We excluded t</w:t>
      </w:r>
      <w:r w:rsidR="00806C3E">
        <w:rPr>
          <w:rFonts w:ascii="Times New Roman" w:hAnsi="Times New Roman" w:cs="Times New Roman"/>
          <w:iCs/>
          <w:sz w:val="24"/>
          <w:szCs w:val="24"/>
        </w:rPr>
        <w: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p>
    <w:p w14:paraId="37FEDB6A" w14:textId="459CB007" w:rsidR="00D376CF" w:rsidRDefault="00D376CF" w:rsidP="0005474B">
      <w:pPr>
        <w:keepNext/>
        <w:spacing w:line="480" w:lineRule="auto"/>
        <w:rPr>
          <w:rFonts w:ascii="Times New Roman" w:hAnsi="Times New Roman" w:cs="Times New Roman"/>
          <w:i/>
          <w:sz w:val="24"/>
          <w:szCs w:val="24"/>
        </w:rPr>
      </w:pPr>
      <w:r w:rsidRPr="009A529D">
        <w:rPr>
          <w:rFonts w:ascii="Times New Roman" w:hAnsi="Times New Roman" w:cs="Times New Roman"/>
          <w:i/>
          <w:sz w:val="24"/>
          <w:szCs w:val="24"/>
        </w:rPr>
        <w:lastRenderedPageBreak/>
        <w:t>All-cause mortality</w:t>
      </w:r>
    </w:p>
    <w:p w14:paraId="047E8166" w14:textId="52AB89E3" w:rsidR="002A5D86" w:rsidRPr="00726EBF" w:rsidRDefault="004B5C72" w:rsidP="0005474B">
      <w:pPr>
        <w:keepNext/>
        <w:spacing w:line="480" w:lineRule="auto"/>
        <w:rPr>
          <w:rFonts w:ascii="Times New Roman" w:hAnsi="Times New Roman" w:cs="Times New Roman"/>
          <w:iCs/>
          <w:sz w:val="24"/>
          <w:szCs w:val="24"/>
        </w:rPr>
      </w:pPr>
      <w:r>
        <w:rPr>
          <w:rFonts w:ascii="Times New Roman" w:hAnsi="Times New Roman" w:cs="Times New Roman"/>
          <w:i/>
          <w:sz w:val="24"/>
          <w:szCs w:val="24"/>
        </w:rPr>
        <w:tab/>
      </w:r>
      <w:r w:rsidR="00865160">
        <w:rPr>
          <w:rFonts w:ascii="Times New Roman" w:hAnsi="Times New Roman" w:cs="Times New Roman"/>
          <w:sz w:val="24"/>
          <w:szCs w:val="24"/>
        </w:rPr>
        <w:t xml:space="preserve">We operationalized </w:t>
      </w:r>
      <w:r w:rsidR="00865160">
        <w:rPr>
          <w:rFonts w:ascii="Times New Roman" w:hAnsi="Times New Roman" w:cs="Times New Roman"/>
          <w:iCs/>
          <w:sz w:val="24"/>
          <w:szCs w:val="24"/>
        </w:rPr>
        <w:t>a</w:t>
      </w:r>
      <w:r w:rsidR="00EA3FAE">
        <w:rPr>
          <w:rFonts w:ascii="Times New Roman" w:hAnsi="Times New Roman" w:cs="Times New Roman"/>
          <w:iCs/>
          <w:sz w:val="24"/>
          <w:szCs w:val="24"/>
        </w:rPr>
        <w:t>ll</w:t>
      </w:r>
      <w:r w:rsidR="00C23B66">
        <w:rPr>
          <w:rFonts w:ascii="Times New Roman" w:hAnsi="Times New Roman" w:cs="Times New Roman"/>
          <w:iCs/>
          <w:sz w:val="24"/>
          <w:szCs w:val="24"/>
        </w:rPr>
        <w:t>-cause mortality as defined a</w:t>
      </w:r>
      <w:r w:rsidR="00695B1B">
        <w:rPr>
          <w:rFonts w:ascii="Times New Roman" w:hAnsi="Times New Roman" w:cs="Times New Roman"/>
          <w:iCs/>
          <w:sz w:val="24"/>
          <w:szCs w:val="24"/>
        </w:rPr>
        <w:t>s</w:t>
      </w:r>
      <w:r w:rsidR="0063683C">
        <w:rPr>
          <w:rFonts w:ascii="Times New Roman" w:hAnsi="Times New Roman" w:cs="Times New Roman"/>
          <w:iCs/>
          <w:sz w:val="24"/>
          <w:szCs w:val="24"/>
        </w:rPr>
        <w:t xml:space="preserve"> any positive record of death</w:t>
      </w:r>
      <w:r w:rsidR="00C23B66">
        <w:rPr>
          <w:rFonts w:ascii="Times New Roman" w:hAnsi="Times New Roman" w:cs="Times New Roman"/>
          <w:iCs/>
          <w:sz w:val="24"/>
          <w:szCs w:val="24"/>
        </w:rPr>
        <w:t xml:space="preserve"> </w:t>
      </w:r>
      <w:r w:rsidR="0063683C">
        <w:rPr>
          <w:rFonts w:ascii="Times New Roman" w:hAnsi="Times New Roman" w:cs="Times New Roman"/>
          <w:iCs/>
          <w:sz w:val="24"/>
          <w:szCs w:val="24"/>
        </w:rPr>
        <w:t>in the</w:t>
      </w:r>
      <w:r w:rsidR="00670124">
        <w:rPr>
          <w:rFonts w:ascii="Times New Roman" w:hAnsi="Times New Roman" w:cs="Times New Roman"/>
          <w:iCs/>
          <w:sz w:val="24"/>
          <w:szCs w:val="24"/>
        </w:rPr>
        <w:t xml:space="preserve"> National Death Index</w:t>
      </w:r>
      <w:r w:rsidR="0063683C">
        <w:rPr>
          <w:rFonts w:ascii="Times New Roman" w:hAnsi="Times New Roman" w:cs="Times New Roman"/>
          <w:iCs/>
          <w:sz w:val="24"/>
          <w:szCs w:val="24"/>
        </w:rPr>
        <w:t>.</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616FD066"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w:t>
      </w:r>
      <w:r w:rsidR="00670124">
        <w:rPr>
          <w:rFonts w:ascii="Times New Roman" w:hAnsi="Times New Roman" w:cs="Times New Roman"/>
          <w:iCs/>
          <w:sz w:val="24"/>
          <w:szCs w:val="24"/>
        </w:rPr>
        <w:t>ational Death Index</w:t>
      </w:r>
      <w:r w:rsidR="001913F0">
        <w:rPr>
          <w:rFonts w:ascii="Times New Roman" w:hAnsi="Times New Roman" w:cs="Times New Roman"/>
          <w:iCs/>
          <w:sz w:val="24"/>
          <w:szCs w:val="24"/>
        </w:rPr>
        <w:t xml:space="preserve"> w</w:t>
      </w:r>
      <w:r w:rsidR="0013021A">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13021A">
        <w:rPr>
          <w:rFonts w:ascii="Times New Roman" w:hAnsi="Times New Roman" w:cs="Times New Roman"/>
          <w:iCs/>
          <w:sz w:val="24"/>
          <w:szCs w:val="24"/>
        </w:rPr>
        <w:t>We defined d</w:t>
      </w:r>
      <w:r w:rsidR="00A7222F">
        <w:rPr>
          <w:rFonts w:ascii="Times New Roman" w:hAnsi="Times New Roman" w:cs="Times New Roman"/>
          <w:iCs/>
          <w:sz w:val="24"/>
          <w:szCs w:val="24"/>
        </w:rPr>
        <w:t>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 xml:space="preserve">eaths due to diabetes </w:t>
      </w:r>
      <w:r w:rsidR="0013021A">
        <w:rPr>
          <w:rFonts w:ascii="Times New Roman" w:hAnsi="Times New Roman" w:cs="Times New Roman"/>
          <w:iCs/>
          <w:sz w:val="24"/>
          <w:szCs w:val="24"/>
        </w:rPr>
        <w:t>as those</w:t>
      </w:r>
      <w:r w:rsidR="00EA4972">
        <w:rPr>
          <w:rFonts w:ascii="Times New Roman" w:hAnsi="Times New Roman" w:cs="Times New Roman"/>
          <w:iCs/>
          <w:sz w:val="24"/>
          <w:szCs w:val="24"/>
        </w:rPr>
        <w:t xml:space="preserve"> in which diabetes </w:t>
      </w:r>
      <w:r w:rsidR="007B40AA">
        <w:rPr>
          <w:rFonts w:ascii="Times New Roman" w:hAnsi="Times New Roman" w:cs="Times New Roman"/>
          <w:iCs/>
          <w:sz w:val="24"/>
          <w:szCs w:val="24"/>
        </w:rPr>
        <w:t xml:space="preserve">(ICD-10 codes E10 – E14)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 and those in which diabetes</w:t>
      </w:r>
      <w:r w:rsidR="008B7593">
        <w:rPr>
          <w:rFonts w:ascii="Times New Roman" w:hAnsi="Times New Roman" w:cs="Times New Roman"/>
          <w:iCs/>
          <w:sz w:val="24"/>
          <w:szCs w:val="24"/>
        </w:rPr>
        <w:t xml:space="preserve"> </w:t>
      </w:r>
      <w:r w:rsidR="005365EE">
        <w:rPr>
          <w:rFonts w:ascii="Times New Roman" w:hAnsi="Times New Roman" w:cs="Times New Roman"/>
          <w:iCs/>
          <w:sz w:val="24"/>
          <w:szCs w:val="24"/>
        </w:rPr>
        <w:t>was</w:t>
      </w:r>
      <w:r w:rsidR="00EA4972">
        <w:rPr>
          <w:rFonts w:ascii="Times New Roman" w:hAnsi="Times New Roman" w:cs="Times New Roman"/>
          <w:iCs/>
          <w:sz w:val="24"/>
          <w:szCs w:val="24"/>
        </w:rPr>
        <w:t xml:space="preserve"> flagged as a contributing cause of death by probabilistic </w:t>
      </w:r>
      <w:r w:rsidR="007B40AA">
        <w:rPr>
          <w:rFonts w:ascii="Times New Roman" w:hAnsi="Times New Roman" w:cs="Times New Roman"/>
          <w:iCs/>
          <w:sz w:val="24"/>
          <w:szCs w:val="24"/>
        </w:rPr>
        <w:t xml:space="preserve">record </w:t>
      </w:r>
      <w:r w:rsidR="00D50821">
        <w:rPr>
          <w:rFonts w:ascii="Times New Roman" w:hAnsi="Times New Roman" w:cs="Times New Roman"/>
          <w:iCs/>
          <w:sz w:val="24"/>
          <w:szCs w:val="24"/>
        </w:rPr>
        <w:t>linkage</w:t>
      </w:r>
      <w:r w:rsidR="00136154">
        <w:rPr>
          <w:rFonts w:ascii="Times New Roman" w:hAnsi="Times New Roman" w:cs="Times New Roman"/>
          <w:iCs/>
          <w:sz w:val="24"/>
          <w:szCs w:val="24"/>
        </w:rPr>
        <w:t xml:space="preserve">. </w:t>
      </w:r>
      <w:r w:rsidR="00D50821">
        <w:rPr>
          <w:rFonts w:ascii="Times New Roman" w:hAnsi="Times New Roman" w:cs="Times New Roman"/>
          <w:iCs/>
          <w:sz w:val="24"/>
          <w:szCs w:val="24"/>
        </w:rPr>
        <w:t>We included t</w:t>
      </w:r>
      <w:r w:rsidR="002B4336">
        <w:rPr>
          <w:rFonts w:ascii="Times New Roman" w:hAnsi="Times New Roman" w:cs="Times New Roman"/>
          <w:iCs/>
          <w:sz w:val="24"/>
          <w:szCs w:val="24"/>
        </w:rPr>
        <w:t xml:space="preserve">wo definitions of disease-specific deaths </w:t>
      </w:r>
      <w:r w:rsidR="00173612">
        <w:rPr>
          <w:rFonts w:ascii="Times New Roman" w:hAnsi="Times New Roman" w:cs="Times New Roman"/>
          <w:iCs/>
          <w:sz w:val="24"/>
          <w:szCs w:val="24"/>
        </w:rPr>
        <w:t>for individuals with CVD, depending upon whether the definition of CVD was expanded to include hypertension. For the narrower definition,</w:t>
      </w:r>
      <w:r w:rsidR="00FA6C4F">
        <w:rPr>
          <w:rFonts w:ascii="Times New Roman" w:hAnsi="Times New Roman" w:cs="Times New Roman"/>
          <w:iCs/>
          <w:sz w:val="24"/>
          <w:szCs w:val="24"/>
        </w:rPr>
        <w:t xml:space="preserve"> we operationalized</w:t>
      </w:r>
      <w:r w:rsidR="00173612">
        <w:rPr>
          <w:rFonts w:ascii="Times New Roman" w:hAnsi="Times New Roman" w:cs="Times New Roman"/>
          <w:iCs/>
          <w:sz w:val="24"/>
          <w:szCs w:val="24"/>
        </w:rPr>
        <w:t xml:space="preserve">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FA6C4F">
        <w:rPr>
          <w:rFonts w:ascii="Times New Roman" w:hAnsi="Times New Roman" w:cs="Times New Roman"/>
          <w:iCs/>
          <w:sz w:val="24"/>
          <w:szCs w:val="24"/>
        </w:rPr>
        <w:t xml:space="preserve">as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listed as disease</w:t>
      </w:r>
      <w:r w:rsidR="007E3BD3">
        <w:rPr>
          <w:rFonts w:ascii="Times New Roman" w:hAnsi="Times New Roman" w:cs="Times New Roman"/>
          <w:iCs/>
          <w:sz w:val="24"/>
          <w:szCs w:val="24"/>
        </w:rPr>
        <w:t>s</w:t>
      </w:r>
      <w:r w:rsidR="002E1747">
        <w:rPr>
          <w:rFonts w:ascii="Times New Roman" w:hAnsi="Times New Roman" w:cs="Times New Roman"/>
          <w:iCs/>
          <w:sz w:val="24"/>
          <w:szCs w:val="24"/>
        </w:rPr>
        <w:t xml:space="preserve"> of the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w:t>
      </w:r>
      <w:r w:rsidR="00C45620">
        <w:rPr>
          <w:rFonts w:ascii="Times New Roman" w:hAnsi="Times New Roman" w:cs="Times New Roman"/>
          <w:iCs/>
          <w:sz w:val="24"/>
          <w:szCs w:val="24"/>
        </w:rPr>
        <w:t xml:space="preserve">we operationalized </w:t>
      </w:r>
      <w:r w:rsidR="004E081E">
        <w:rPr>
          <w:rFonts w:ascii="Times New Roman" w:hAnsi="Times New Roman" w:cs="Times New Roman"/>
          <w:iCs/>
          <w:sz w:val="24"/>
          <w:szCs w:val="24"/>
        </w:rPr>
        <w:t xml:space="preserve">disease-specific deaths </w:t>
      </w:r>
      <w:r w:rsidR="00AE44F4">
        <w:rPr>
          <w:rFonts w:ascii="Times New Roman" w:hAnsi="Times New Roman" w:cs="Times New Roman"/>
          <w:iCs/>
          <w:sz w:val="24"/>
          <w:szCs w:val="24"/>
        </w:rPr>
        <w:t>as</w:t>
      </w:r>
      <w:r w:rsidR="004E081E">
        <w:rPr>
          <w:rFonts w:ascii="Times New Roman" w:hAnsi="Times New Roman" w:cs="Times New Roman"/>
          <w:iCs/>
          <w:sz w:val="24"/>
          <w:szCs w:val="24"/>
        </w:rPr>
        <w:t xml:space="preserve"> all </w:t>
      </w:r>
      <w:r w:rsidR="00933832">
        <w:rPr>
          <w:rFonts w:ascii="Times New Roman" w:hAnsi="Times New Roman" w:cs="Times New Roman"/>
          <w:iCs/>
          <w:sz w:val="24"/>
          <w:szCs w:val="24"/>
        </w:rPr>
        <w:t>causes listed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AE44F4">
        <w:rPr>
          <w:rFonts w:ascii="Times New Roman" w:hAnsi="Times New Roman" w:cs="Times New Roman"/>
          <w:iCs/>
          <w:sz w:val="24"/>
          <w:szCs w:val="24"/>
        </w:rPr>
        <w:t>We defined d</w:t>
      </w:r>
      <w:r w:rsidR="00B018DB">
        <w:rPr>
          <w:rFonts w:ascii="Times New Roman" w:hAnsi="Times New Roman" w:cs="Times New Roman"/>
          <w:iCs/>
          <w:sz w:val="24"/>
          <w:szCs w:val="24"/>
        </w:rPr>
        <w:t>isease-specific mortality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w:t>
      </w:r>
      <w:r w:rsidR="008B11A3">
        <w:rPr>
          <w:rFonts w:ascii="Times New Roman" w:hAnsi="Times New Roman" w:cs="Times New Roman"/>
          <w:iCs/>
          <w:sz w:val="24"/>
          <w:szCs w:val="24"/>
        </w:rPr>
        <w:t>analyses</w:t>
      </w:r>
      <w:r w:rsidR="00CB5272">
        <w:rPr>
          <w:rFonts w:ascii="Times New Roman" w:hAnsi="Times New Roman" w:cs="Times New Roman"/>
          <w:iCs/>
          <w:sz w:val="24"/>
          <w:szCs w:val="24"/>
        </w:rPr>
        <w:t xml:space="preserve">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w:t>
      </w:r>
      <w:r w:rsidR="00E638B1">
        <w:rPr>
          <w:rFonts w:ascii="Times New Roman" w:hAnsi="Times New Roman" w:cs="Times New Roman"/>
          <w:iCs/>
          <w:sz w:val="24"/>
          <w:szCs w:val="24"/>
        </w:rPr>
        <w:t xml:space="preserve">primary </w:t>
      </w:r>
      <w:r w:rsidR="00211E24">
        <w:rPr>
          <w:rFonts w:ascii="Times New Roman" w:hAnsi="Times New Roman" w:cs="Times New Roman"/>
          <w:iCs/>
          <w:sz w:val="24"/>
          <w:szCs w:val="24"/>
        </w:rPr>
        <w:t xml:space="preserve">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had diabetes listed as the primary cause of death</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 xml:space="preserve">we </w:t>
      </w:r>
      <w:r w:rsidR="008B11A3">
        <w:rPr>
          <w:rFonts w:ascii="Times New Roman" w:hAnsi="Times New Roman" w:cs="Times New Roman"/>
          <w:iCs/>
          <w:sz w:val="24"/>
          <w:szCs w:val="24"/>
        </w:rPr>
        <w:t>considered them to have</w:t>
      </w:r>
      <w:r w:rsidR="00E638B1">
        <w:rPr>
          <w:rFonts w:ascii="Times New Roman" w:hAnsi="Times New Roman" w:cs="Times New Roman"/>
          <w:iCs/>
          <w:sz w:val="24"/>
          <w:szCs w:val="24"/>
        </w:rPr>
        <w:t xml:space="preserve"> disease</w:t>
      </w:r>
      <w:r w:rsidR="008B11A3">
        <w:rPr>
          <w:rFonts w:ascii="Times New Roman" w:hAnsi="Times New Roman" w:cs="Times New Roman"/>
          <w:iCs/>
          <w:sz w:val="24"/>
          <w:szCs w:val="24"/>
        </w:rPr>
        <w:t>-</w:t>
      </w:r>
      <w:r w:rsidR="00E638B1">
        <w:rPr>
          <w:rFonts w:ascii="Times New Roman" w:hAnsi="Times New Roman" w:cs="Times New Roman"/>
          <w:iCs/>
          <w:sz w:val="24"/>
          <w:szCs w:val="24"/>
        </w:rPr>
        <w:t>specific morality in</w:t>
      </w:r>
      <w:r w:rsidR="00F11FD7">
        <w:rPr>
          <w:rFonts w:ascii="Times New Roman" w:hAnsi="Times New Roman" w:cs="Times New Roman"/>
          <w:iCs/>
          <w:sz w:val="24"/>
          <w:szCs w:val="24"/>
        </w:rPr>
        <w:t xml:space="preserve"> </w:t>
      </w:r>
      <w:r w:rsidR="004B15BF">
        <w:rPr>
          <w:rFonts w:ascii="Times New Roman" w:hAnsi="Times New Roman" w:cs="Times New Roman"/>
          <w:iCs/>
          <w:sz w:val="24"/>
          <w:szCs w:val="24"/>
        </w:rPr>
        <w:t xml:space="preserve">diabetes </w:t>
      </w:r>
      <w:r w:rsidR="00E638B1">
        <w:rPr>
          <w:rFonts w:ascii="Times New Roman" w:hAnsi="Times New Roman" w:cs="Times New Roman"/>
          <w:iCs/>
          <w:sz w:val="24"/>
          <w:szCs w:val="24"/>
        </w:rPr>
        <w:t xml:space="preserve">analyses </w:t>
      </w:r>
      <w:r w:rsidR="004B15BF">
        <w:rPr>
          <w:rFonts w:ascii="Times New Roman" w:hAnsi="Times New Roman" w:cs="Times New Roman"/>
          <w:iCs/>
          <w:sz w:val="24"/>
          <w:szCs w:val="24"/>
        </w:rPr>
        <w:t xml:space="preserve">but not in CVD </w:t>
      </w:r>
      <w:r w:rsidR="00E638B1">
        <w:rPr>
          <w:rFonts w:ascii="Times New Roman" w:hAnsi="Times New Roman" w:cs="Times New Roman"/>
          <w:iCs/>
          <w:sz w:val="24"/>
          <w:szCs w:val="24"/>
        </w:rPr>
        <w:t>analyses.</w:t>
      </w:r>
    </w:p>
    <w:p w14:paraId="7D11A2BC" w14:textId="18C96D79" w:rsidR="00F6685C" w:rsidRDefault="00F6685C" w:rsidP="0005474B">
      <w:pPr>
        <w:keepNext/>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Statistical Analyses</w:t>
      </w:r>
    </w:p>
    <w:p w14:paraId="5532220F" w14:textId="50ABC9DC" w:rsidR="000D13A3" w:rsidRDefault="00005EE7" w:rsidP="0005474B">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921E04">
        <w:rPr>
          <w:rFonts w:ascii="Times New Roman" w:hAnsi="Times New Roman" w:cs="Times New Roman"/>
          <w:sz w:val="24"/>
          <w:szCs w:val="24"/>
        </w:rPr>
        <w:t>We compared b</w:t>
      </w:r>
      <w:r w:rsidR="00C15B3C">
        <w:rPr>
          <w:rFonts w:ascii="Times New Roman" w:hAnsi="Times New Roman" w:cs="Times New Roman"/>
          <w:sz w:val="24"/>
          <w:szCs w:val="24"/>
        </w:rPr>
        <w:t>aseline demographic characteristics of participants with and without CRN using</w:t>
      </w:r>
      <w:r w:rsidR="003C38AA">
        <w:rPr>
          <w:rFonts w:ascii="Times New Roman" w:hAnsi="Times New Roman" w:cs="Times New Roman"/>
          <w:sz w:val="24"/>
          <w:szCs w:val="24"/>
        </w:rPr>
        <w:t xml:space="preserve"> design-based</w:t>
      </w:r>
      <w:r w:rsidR="00C15B3C">
        <w:rPr>
          <w:rFonts w:ascii="Times New Roman" w:hAnsi="Times New Roman" w:cs="Times New Roman"/>
          <w:sz w:val="24"/>
          <w:szCs w:val="24"/>
        </w:rPr>
        <w:t xml:space="preserve"> </w:t>
      </w:r>
      <w:r w:rsidR="00005D8E">
        <w:rPr>
          <w:rFonts w:ascii="Times New Roman" w:hAnsi="Times New Roman" w:cs="Times New Roman"/>
          <w:sz w:val="24"/>
          <w:szCs w:val="24"/>
        </w:rPr>
        <w:t>χ</w:t>
      </w:r>
      <w:r w:rsidR="00005D8E">
        <w:rPr>
          <w:rFonts w:ascii="Times New Roman" w:hAnsi="Times New Roman" w:cs="Times New Roman"/>
          <w:sz w:val="24"/>
          <w:szCs w:val="24"/>
          <w:vertAlign w:val="superscript"/>
        </w:rPr>
        <w:t xml:space="preserve">2 </w:t>
      </w:r>
      <w:r w:rsidR="00005D8E">
        <w:rPr>
          <w:rFonts w:ascii="Times New Roman" w:hAnsi="Times New Roman" w:cs="Times New Roman"/>
          <w:sz w:val="24"/>
          <w:szCs w:val="24"/>
        </w:rPr>
        <w:t>and</w:t>
      </w:r>
      <w:r w:rsidR="00B02287">
        <w:rPr>
          <w:rFonts w:ascii="Times New Roman" w:hAnsi="Times New Roman" w:cs="Times New Roman"/>
          <w:sz w:val="24"/>
          <w:szCs w:val="24"/>
        </w:rPr>
        <w:t xml:space="preserve"> </w:t>
      </w:r>
      <w:r w:rsidR="00962264">
        <w:rPr>
          <w:rFonts w:ascii="Times New Roman" w:hAnsi="Times New Roman" w:cs="Times New Roman"/>
          <w:sz w:val="24"/>
          <w:szCs w:val="24"/>
        </w:rPr>
        <w:t xml:space="preserve">Wilcoxon </w:t>
      </w:r>
      <w:r w:rsidR="008B2F2D">
        <w:rPr>
          <w:rFonts w:ascii="Times New Roman" w:hAnsi="Times New Roman" w:cs="Times New Roman"/>
          <w:sz w:val="24"/>
          <w:szCs w:val="24"/>
        </w:rPr>
        <w:t>signed rank tests</w:t>
      </w:r>
      <w:r w:rsidR="00FC7641">
        <w:rPr>
          <w:rFonts w:ascii="Times New Roman" w:hAnsi="Times New Roman" w:cs="Times New Roman"/>
          <w:sz w:val="24"/>
          <w:szCs w:val="24"/>
        </w:rPr>
        <w:t xml:space="preserve"> for categorical and </w:t>
      </w:r>
      <w:r w:rsidR="006366AB">
        <w:rPr>
          <w:rFonts w:ascii="Times New Roman" w:hAnsi="Times New Roman" w:cs="Times New Roman"/>
          <w:sz w:val="24"/>
          <w:szCs w:val="24"/>
        </w:rPr>
        <w:t>continuous variables, respectively</w:t>
      </w:r>
      <w:r w:rsidR="007622DF">
        <w:rPr>
          <w:rFonts w:ascii="Times New Roman" w:hAnsi="Times New Roman" w:cs="Times New Roman"/>
          <w:sz w:val="24"/>
          <w:szCs w:val="24"/>
        </w:rPr>
        <w:t>.</w:t>
      </w:r>
      <w:r w:rsidR="00A72773">
        <w:rPr>
          <w:rFonts w:ascii="Times New Roman" w:hAnsi="Times New Roman" w:cs="Times New Roman"/>
          <w:sz w:val="24"/>
          <w:szCs w:val="24"/>
        </w:rPr>
        <w:t xml:space="preserve"> </w:t>
      </w:r>
      <w:r w:rsidR="00021062">
        <w:rPr>
          <w:rFonts w:ascii="Times New Roman" w:hAnsi="Times New Roman" w:cs="Times New Roman"/>
          <w:sz w:val="24"/>
          <w:szCs w:val="24"/>
        </w:rPr>
        <w:t>We used</w:t>
      </w:r>
      <w:r w:rsidR="00A72773">
        <w:rPr>
          <w:rFonts w:ascii="Times New Roman" w:hAnsi="Times New Roman" w:cs="Times New Roman"/>
          <w:sz w:val="24"/>
          <w:szCs w:val="24"/>
        </w:rPr>
        <w:t xml:space="preserve"> </w:t>
      </w:r>
      <w:r>
        <w:rPr>
          <w:rFonts w:ascii="Times New Roman" w:hAnsi="Times New Roman" w:cs="Times New Roman"/>
          <w:sz w:val="24"/>
          <w:szCs w:val="24"/>
        </w:rPr>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021062">
        <w:rPr>
          <w:rFonts w:ascii="Times New Roman" w:hAnsi="Times New Roman" w:cs="Times New Roman"/>
          <w:sz w:val="24"/>
          <w:szCs w:val="24"/>
        </w:rPr>
        <w:t xml:space="preserve"> to assess the associations between CRN and all-cause and disease specific mortality risks</w:t>
      </w:r>
      <w:r w:rsidR="002F02A4">
        <w:rPr>
          <w:rFonts w:ascii="Times New Roman" w:hAnsi="Times New Roman" w:cs="Times New Roman"/>
          <w:sz w:val="24"/>
          <w:szCs w:val="24"/>
        </w:rPr>
        <w:t xml:space="preserve"> among</w:t>
      </w:r>
      <w:r w:rsidR="00021062">
        <w:rPr>
          <w:rFonts w:ascii="Times New Roman" w:hAnsi="Times New Roman" w:cs="Times New Roman"/>
          <w:sz w:val="24"/>
          <w:szCs w:val="24"/>
        </w:rPr>
        <w:t xml:space="preserve"> individuals with diabetes or CVD</w:t>
      </w:r>
      <w:r w:rsidR="009A13B5">
        <w:rPr>
          <w:rFonts w:ascii="Times New Roman" w:hAnsi="Times New Roman" w:cs="Times New Roman"/>
          <w:sz w:val="24"/>
          <w:szCs w:val="24"/>
        </w:rPr>
        <w:t>.</w:t>
      </w:r>
      <w:r w:rsidR="00021062">
        <w:rPr>
          <w:rFonts w:ascii="Times New Roman" w:hAnsi="Times New Roman" w:cs="Times New Roman"/>
          <w:sz w:val="24"/>
          <w:szCs w:val="24"/>
        </w:rPr>
        <w:t xml:space="preserve"> Consistent with our operationalization of CVD,</w:t>
      </w:r>
      <w:r w:rsidR="009A13B5">
        <w:rPr>
          <w:rFonts w:ascii="Times New Roman" w:hAnsi="Times New Roman" w:cs="Times New Roman"/>
          <w:sz w:val="24"/>
          <w:szCs w:val="24"/>
        </w:rPr>
        <w:t xml:space="preserve"> </w:t>
      </w:r>
      <w:r w:rsidR="00021062">
        <w:rPr>
          <w:rFonts w:ascii="Times New Roman" w:hAnsi="Times New Roman" w:cs="Times New Roman"/>
          <w:sz w:val="24"/>
          <w:szCs w:val="24"/>
        </w:rPr>
        <w:t>we</w:t>
      </w:r>
      <w:r w:rsidR="00944B5B">
        <w:rPr>
          <w:rFonts w:ascii="Times New Roman" w:hAnsi="Times New Roman" w:cs="Times New Roman"/>
          <w:sz w:val="24"/>
          <w:szCs w:val="24"/>
        </w:rPr>
        <w:t xml:space="preserve"> modelled </w:t>
      </w:r>
      <w:r w:rsidR="00021062">
        <w:rPr>
          <w:rFonts w:ascii="Times New Roman" w:hAnsi="Times New Roman" w:cs="Times New Roman"/>
          <w:sz w:val="24"/>
          <w:szCs w:val="24"/>
        </w:rPr>
        <w:t xml:space="preserve">associations </w:t>
      </w:r>
      <w:r w:rsidR="00AB6FBA">
        <w:rPr>
          <w:rFonts w:ascii="Times New Roman" w:hAnsi="Times New Roman" w:cs="Times New Roman"/>
          <w:sz w:val="24"/>
          <w:szCs w:val="24"/>
        </w:rPr>
        <w:t xml:space="preserve">between CRN and </w:t>
      </w:r>
      <w:r w:rsidR="003A0792">
        <w:rPr>
          <w:rFonts w:ascii="Times New Roman" w:hAnsi="Times New Roman" w:cs="Times New Roman"/>
          <w:sz w:val="24"/>
          <w:szCs w:val="24"/>
        </w:rPr>
        <w:t xml:space="preserve">mortality </w:t>
      </w:r>
      <w:r w:rsidR="002F02A4">
        <w:rPr>
          <w:rFonts w:ascii="Times New Roman" w:hAnsi="Times New Roman" w:cs="Times New Roman"/>
          <w:sz w:val="24"/>
          <w:szCs w:val="24"/>
        </w:rPr>
        <w:t>amo</w:t>
      </w:r>
      <w:r w:rsidR="00944B5B">
        <w:rPr>
          <w:rFonts w:ascii="Times New Roman" w:hAnsi="Times New Roman" w:cs="Times New Roman"/>
          <w:sz w:val="24"/>
          <w:szCs w:val="24"/>
        </w:rPr>
        <w:t>n</w:t>
      </w:r>
      <w:r w:rsidR="002F02A4">
        <w:rPr>
          <w:rFonts w:ascii="Times New Roman" w:hAnsi="Times New Roman" w:cs="Times New Roman"/>
          <w:sz w:val="24"/>
          <w:szCs w:val="24"/>
        </w:rPr>
        <w:t>g</w:t>
      </w:r>
      <w:r w:rsidR="00944B5B">
        <w:rPr>
          <w:rFonts w:ascii="Times New Roman" w:hAnsi="Times New Roman" w:cs="Times New Roman"/>
          <w:sz w:val="24"/>
          <w:szCs w:val="24"/>
        </w:rPr>
        <w:t xml:space="preserve"> two </w:t>
      </w:r>
      <w:r w:rsidR="002F02A4">
        <w:rPr>
          <w:rFonts w:ascii="Times New Roman" w:hAnsi="Times New Roman" w:cs="Times New Roman"/>
          <w:sz w:val="24"/>
          <w:szCs w:val="24"/>
        </w:rPr>
        <w:t>subsamples of participants with CV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w:t>
      </w:r>
      <w:r w:rsidR="005B3E96">
        <w:rPr>
          <w:rFonts w:ascii="Times New Roman" w:hAnsi="Times New Roman" w:cs="Times New Roman"/>
          <w:sz w:val="24"/>
          <w:szCs w:val="24"/>
        </w:rPr>
        <w:t>among those who met criteria for</w:t>
      </w:r>
      <w:r w:rsidR="009B49A0">
        <w:rPr>
          <w:rFonts w:ascii="Times New Roman" w:hAnsi="Times New Roman" w:cs="Times New Roman"/>
          <w:sz w:val="24"/>
          <w:szCs w:val="24"/>
        </w:rPr>
        <w:t xml:space="preserve"> the narrow definition of </w:t>
      </w:r>
      <w:r w:rsidR="001E1631">
        <w:rPr>
          <w:rFonts w:ascii="Times New Roman" w:hAnsi="Times New Roman" w:cs="Times New Roman"/>
          <w:sz w:val="24"/>
          <w:szCs w:val="24"/>
        </w:rPr>
        <w:t xml:space="preserve">stroke or any heart condition, excluding hypertension, and two, </w:t>
      </w:r>
      <w:r w:rsidR="005B3E96">
        <w:rPr>
          <w:rFonts w:ascii="Times New Roman" w:hAnsi="Times New Roman" w:cs="Times New Roman"/>
          <w:sz w:val="24"/>
          <w:szCs w:val="24"/>
        </w:rPr>
        <w:t>among those who met criteria under the</w:t>
      </w:r>
      <w:r w:rsidR="009B49A0">
        <w:rPr>
          <w:rFonts w:ascii="Times New Roman" w:hAnsi="Times New Roman" w:cs="Times New Roman"/>
          <w:sz w:val="24"/>
          <w:szCs w:val="24"/>
        </w:rPr>
        <w:t xml:space="preserve"> expanded definition of </w:t>
      </w:r>
      <w:r w:rsidR="001E1631">
        <w:rPr>
          <w:rFonts w:ascii="Times New Roman" w:hAnsi="Times New Roman" w:cs="Times New Roman"/>
          <w:sz w:val="24"/>
          <w:szCs w:val="24"/>
        </w:rPr>
        <w:t xml:space="preserve">stroke or any heart condition, including hypertension. </w:t>
      </w:r>
    </w:p>
    <w:p w14:paraId="75C1B883" w14:textId="303D1784" w:rsidR="00CE2D8A" w:rsidRDefault="00534F84" w:rsidP="001A199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cause mortality, </w:t>
      </w:r>
      <w:r w:rsidR="00E31045">
        <w:rPr>
          <w:rFonts w:ascii="Times New Roman" w:hAnsi="Times New Roman" w:cs="Times New Roman"/>
          <w:sz w:val="24"/>
          <w:szCs w:val="24"/>
        </w:rPr>
        <w:t xml:space="preserve">we </w:t>
      </w:r>
      <w:r w:rsidR="00A50ABD">
        <w:rPr>
          <w:rFonts w:ascii="Times New Roman" w:hAnsi="Times New Roman" w:cs="Times New Roman"/>
          <w:sz w:val="24"/>
          <w:szCs w:val="24"/>
        </w:rPr>
        <w:t xml:space="preserve">first </w:t>
      </w:r>
      <w:r w:rsidR="00E31045">
        <w:rPr>
          <w:rFonts w:ascii="Times New Roman" w:hAnsi="Times New Roman" w:cs="Times New Roman"/>
          <w:sz w:val="24"/>
          <w:szCs w:val="24"/>
        </w:rPr>
        <w:t>fit an unadjusted</w:t>
      </w:r>
      <w:r w:rsidR="00A50ABD">
        <w:rPr>
          <w:rFonts w:ascii="Times New Roman" w:hAnsi="Times New Roman" w:cs="Times New Roman"/>
          <w:sz w:val="24"/>
          <w:szCs w:val="24"/>
        </w:rPr>
        <w:t xml:space="preserve"> model</w:t>
      </w:r>
      <w:r>
        <w:rPr>
          <w:rFonts w:ascii="Times New Roman" w:hAnsi="Times New Roman" w:cs="Times New Roman"/>
          <w:sz w:val="24"/>
          <w:szCs w:val="24"/>
        </w:rPr>
        <w:t xml:space="preserve"> includ</w:t>
      </w:r>
      <w:r w:rsidR="00A50ABD">
        <w:rPr>
          <w:rFonts w:ascii="Times New Roman" w:hAnsi="Times New Roman" w:cs="Times New Roman"/>
          <w:sz w:val="24"/>
          <w:szCs w:val="24"/>
        </w:rPr>
        <w:t>ing</w:t>
      </w:r>
      <w:r>
        <w:rPr>
          <w:rFonts w:ascii="Times New Roman" w:hAnsi="Times New Roman" w:cs="Times New Roman"/>
          <w:sz w:val="24"/>
          <w:szCs w:val="24"/>
        </w:rPr>
        <w:t xml:space="preserve"> only CRN, </w:t>
      </w:r>
      <w:r w:rsidR="001934D3">
        <w:rPr>
          <w:rFonts w:ascii="Times New Roman" w:hAnsi="Times New Roman" w:cs="Times New Roman"/>
          <w:sz w:val="24"/>
          <w:szCs w:val="24"/>
        </w:rPr>
        <w:t>then</w:t>
      </w:r>
      <w:r w:rsidR="00F12BAC">
        <w:rPr>
          <w:rFonts w:ascii="Times New Roman" w:hAnsi="Times New Roman" w:cs="Times New Roman"/>
          <w:sz w:val="24"/>
          <w:szCs w:val="24"/>
        </w:rPr>
        <w:t xml:space="preserve"> adjusted for</w:t>
      </w:r>
      <w:r w:rsidR="00FD78EF">
        <w:rPr>
          <w:rFonts w:ascii="Times New Roman" w:hAnsi="Times New Roman" w:cs="Times New Roman"/>
          <w:sz w:val="24"/>
          <w:szCs w:val="24"/>
        </w:rPr>
        <w:t xml:space="preserve"> </w:t>
      </w:r>
      <w:r w:rsidR="00F12BAC">
        <w:rPr>
          <w:rFonts w:ascii="Times New Roman" w:hAnsi="Times New Roman" w:cs="Times New Roman"/>
          <w:sz w:val="24"/>
          <w:szCs w:val="24"/>
        </w:rPr>
        <w:t>age, sex, insurance (private, public, Medicare, other, or none), race (white, Black or African American, Hispanic or Latino, Asian, or other), education (≤ high school, some college, college degree or greater),</w:t>
      </w:r>
      <w:r w:rsidR="007A0C7E">
        <w:rPr>
          <w:rFonts w:ascii="Times New Roman" w:hAnsi="Times New Roman" w:cs="Times New Roman"/>
          <w:sz w:val="24"/>
          <w:szCs w:val="24"/>
        </w:rPr>
        <w:t xml:space="preserve"> and diagnoses of other chronic conditions: cancer (all models), diabetes (CVD models only), hypertension (diabetes and CVD models not including hypertension) and CVD (diabetes models only)</w:t>
      </w:r>
      <w:r w:rsidR="009D5E0B">
        <w:rPr>
          <w:rFonts w:ascii="Times New Roman" w:hAnsi="Times New Roman" w:cs="Times New Roman"/>
          <w:sz w:val="24"/>
          <w:szCs w:val="24"/>
        </w:rPr>
        <w:t xml:space="preserve">. </w:t>
      </w:r>
      <w:r w:rsidR="00147862">
        <w:rPr>
          <w:rFonts w:ascii="Times New Roman" w:hAnsi="Times New Roman" w:cs="Times New Roman"/>
          <w:sz w:val="24"/>
          <w:szCs w:val="24"/>
        </w:rPr>
        <w:t xml:space="preserve">We selected adjustment variables </w:t>
      </w:r>
      <w:r w:rsidR="00630345">
        <w:rPr>
          <w:rFonts w:ascii="Times New Roman" w:hAnsi="Times New Roman" w:cs="Times New Roman"/>
          <w:sz w:val="24"/>
          <w:szCs w:val="24"/>
        </w:rPr>
        <w:t xml:space="preserve">using a directed acyclic graph </w:t>
      </w:r>
      <w:r w:rsidR="00147862">
        <w:rPr>
          <w:rFonts w:ascii="Times New Roman" w:hAnsi="Times New Roman" w:cs="Times New Roman"/>
          <w:sz w:val="24"/>
          <w:szCs w:val="24"/>
        </w:rPr>
        <w:t>as</w:t>
      </w:r>
      <w:r w:rsidR="00630345">
        <w:rPr>
          <w:rFonts w:ascii="Times New Roman" w:hAnsi="Times New Roman" w:cs="Times New Roman"/>
          <w:sz w:val="24"/>
          <w:szCs w:val="24"/>
        </w:rPr>
        <w:t xml:space="preserve"> those with</w:t>
      </w:r>
      <w:r w:rsidR="00A747D4">
        <w:rPr>
          <w:rFonts w:ascii="Times New Roman" w:hAnsi="Times New Roman" w:cs="Times New Roman"/>
          <w:sz w:val="24"/>
          <w:szCs w:val="24"/>
        </w:rPr>
        <w:t xml:space="preserve"> known </w:t>
      </w:r>
      <w:r w:rsidR="00F12BAC">
        <w:rPr>
          <w:rFonts w:ascii="Times New Roman" w:hAnsi="Times New Roman" w:cs="Times New Roman"/>
          <w:sz w:val="24"/>
          <w:szCs w:val="24"/>
        </w:rPr>
        <w:t>or suspected confound</w:t>
      </w:r>
      <w:r w:rsidR="00F6038E">
        <w:rPr>
          <w:rFonts w:ascii="Times New Roman" w:hAnsi="Times New Roman" w:cs="Times New Roman"/>
          <w:sz w:val="24"/>
          <w:szCs w:val="24"/>
        </w:rPr>
        <w:t>ing</w:t>
      </w:r>
      <w:r w:rsidR="00F12BAC">
        <w:rPr>
          <w:rFonts w:ascii="Times New Roman" w:hAnsi="Times New Roman" w:cs="Times New Roman"/>
          <w:sz w:val="24"/>
          <w:szCs w:val="24"/>
        </w:rPr>
        <w:t xml:space="preserve"> relationship between CRN and mortality (Supplemental Figure </w:t>
      </w:r>
      <w:r w:rsidR="00F6038E">
        <w:rPr>
          <w:rFonts w:ascii="Times New Roman" w:hAnsi="Times New Roman" w:cs="Times New Roman"/>
          <w:sz w:val="24"/>
          <w:szCs w:val="24"/>
        </w:rPr>
        <w:t>1a</w:t>
      </w:r>
      <w:r w:rsidR="00F12BAC">
        <w:rPr>
          <w:rFonts w:ascii="Times New Roman" w:hAnsi="Times New Roman" w:cs="Times New Roman"/>
          <w:sz w:val="24"/>
          <w:szCs w:val="24"/>
        </w:rPr>
        <w:t>).</w:t>
      </w:r>
      <w:r w:rsidR="00F12BAC">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qYz50rch","properties":{"formattedCitation":"\\super 35\\uc0\\u8211{}37\\nosupersub{}","plainCitation":"35–37","noteIndex":0},"citationItems":[{"id":671,"uris":["http://zotero.org/users/5917738/items/LCNLI38B"],"uri":["http://zotero.org/users/5917738/items/LCNLI38B"],"itemData":{"id":671,"type":"article-journal","abstract":"Objective: Under 50% of type 2 diabetic patients achieve the recommended glycemic control. One barrier to glycemic control is patients' cost-related nonadherence to medications. We hypothesize gender differences in medication nonadherence due to costs among diabetic patients.\nMethods: US National Health Interview Survey (2011 to 2014) data yielded 5260 males and 6188 females with diabetes for over a year. We applied 2 analytic methods (A and B below) across multiple outcome measures (1 to 4) of medication nonadherence due to cost. The key independent variable was participant's gender.\nResults: Across methods and measure, females consistently report significantly higher rates of medication nonadherence due to costs. Pearson's χ2 showed that female patients were more likely to (1) skip medication (13.5%–10.2%; P &lt; .001), take less than prescribed medication (13.9%–10.5%; P &lt; .001), delay filling prescriptions (16.8%–12.5%; P &lt; .001), and ask doctors to prescribe lower-cost alternative medications (31.8%–28.0%; P &lt; .001). Controlling for covariates, logistic regression models found females more likely to skip medication (OR, 1.30; 95% CI, 1.09–1.55), take less than prescribed medication (OR, 1.26; 95%, CI, 1.06–1.50), delay filling prescriptions, (OR, 1.29; 95% CI, 1.11–1.50), and request lower-cost medication (OR, 1.17; 95% CI, 1.04–1.32). Our results report other factors that influence medication adherence, including socioeconomic and health status variables.\nConclusions: A significant gender-based disparity exists on cost-related nonadherence of medication among diabetic patients. Health care providers and policy-makers should pay close attention to find ways to address cost-related nonadherence of medication among patients with chronic illness, especially among female patients.","container-title":"The Journal of the American Board of Family Medicine","DOI":"10.3122/jabfm.2018.05.180039","ISSN":"1557-2625, 1558-7118","issue":"5","journalAbbreviation":"J Am Board Fam Med","language":"en","note":"PMID: 30201670","page":"743-751","source":"www.jabfm.org","title":"The Role of Gender in Cost-Related Medication Nonadherence Among Patients with Diabetes","volume":"31","author":[{"family":"Bhuyan","given":"Soumitra S."},{"family":"Shiyanbola","given":"Olayinka"},{"family":"Deka","given":"Pallav"},{"family":"Isehunwa","given":"Oluwaseyi O."},{"family":"Chandak","given":"Aastha"},{"family":"Huang","given":"Sean"},{"family":"Wang","given":"Yang"},{"family":"Bhatt","given":"Jay"},{"family":"Ning","given":"Lu"},{"family":"Lin","given":"Wang Jun"},{"family":"Wyant","given":"David"},{"family":"Kedia","given":"Satish"},{"family":"Chang","given":"Cyril F."}],"issued":{"date-parts":[["2018",9,1]]}}},{"id":675,"uris":["http://zotero.org/users/5917738/items/VAYY9PMF"],"uri":["http://zotero.org/users/5917738/items/VAYY9PMF"],"itemData":{"id":675,"type":"article-journal","abstract":"Supplemental Digital Content is available in the text","container-title":"Medicine","DOI":"10.1097/MD.0000000000005641","ISSN":"0025-7974","issue":"4","journalAbbreviation":"Medicine (Baltimore)","note":"PMID: 28121920\nPMCID: PMC5287944","source":"PubMed Central","title":"Nonadherence to antihypertensive drugs","URL":"https://www.ncbi.nlm.nih.gov/pmc/articles/PMC5287944/","volume":"96","author":[{"family":"Abegaz","given":"Tadesse Melaku"},{"family":"Shehab","given":"Abdulla"},{"family":"Gebreyohannes","given":"Eyob Alemayehu"},{"family":"Bhagavathula","given":"Akshaya Srikanth"},{"family":"Elnour","given":"Asim Ahmed"}],"accessed":{"date-parts":[["2019",10,19]]},"issued":{"date-parts":[["2017",1,27]]}}},{"id":496,"uris":["http://zotero.org/users/5917738/items/4ETI6HN6"],"uri":["http://zotero.org/users/5917738/items/4ETI6HN6"],"itemData":{"id":496,"type":"article-journal","container-title":"Journal of Behavioral Medicine","DOI":"10.1007/s10865-005-2562-z","ISSN":"0160-7715, 1573-3521","issue":"1","journalAbbreviation":"J Behav Med","language":"en","page":"43-51","source":"DOI.org (Crossref)","title":"Patient Strategies to Cope with High Prescription Medication Costs: Who is Cutting Back on Necessities, Increasing Debt, or Underusing Medications?","title-short":"Patient Strategies to Cope with High Prescription Medication Costs","volume":"28","author":[{"family":"Heisler","given":"Michele"},{"family":"Wagner","given":"Todd H."},{"family":"Piette","given":"John D."}],"issued":{"date-parts":[["2005",2]]}}}],"schema":"https://github.com/citation-style-language/schema/raw/master/csl-citation.json"} </w:instrText>
      </w:r>
      <w:r w:rsidR="00F12BAC">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5–37</w:t>
      </w:r>
      <w:r w:rsidR="00F12BAC">
        <w:rPr>
          <w:rFonts w:ascii="Times New Roman" w:hAnsi="Times New Roman" w:cs="Times New Roman"/>
          <w:sz w:val="24"/>
          <w:szCs w:val="24"/>
        </w:rPr>
        <w:fldChar w:fldCharType="end"/>
      </w:r>
      <w:r w:rsidR="00E4159B">
        <w:rPr>
          <w:rFonts w:ascii="Times New Roman" w:hAnsi="Times New Roman" w:cs="Times New Roman"/>
          <w:sz w:val="24"/>
          <w:szCs w:val="24"/>
        </w:rPr>
        <w:t xml:space="preserve"> </w:t>
      </w:r>
      <w:r w:rsidR="000D68D1">
        <w:rPr>
          <w:rFonts w:ascii="Times New Roman" w:hAnsi="Times New Roman" w:cs="Times New Roman"/>
          <w:sz w:val="24"/>
          <w:szCs w:val="24"/>
        </w:rPr>
        <w:t>Similarly, t</w:t>
      </w:r>
      <w:r w:rsidR="001A1999">
        <w:rPr>
          <w:rFonts w:ascii="Times New Roman" w:hAnsi="Times New Roman" w:cs="Times New Roman"/>
          <w:sz w:val="24"/>
          <w:szCs w:val="24"/>
        </w:rPr>
        <w:t xml:space="preserve">o estimate the </w:t>
      </w:r>
      <w:r w:rsidR="008A1790">
        <w:rPr>
          <w:rFonts w:ascii="Times New Roman" w:hAnsi="Times New Roman" w:cs="Times New Roman"/>
          <w:sz w:val="24"/>
          <w:szCs w:val="24"/>
        </w:rPr>
        <w:t xml:space="preserve">unadjusted and adjusted </w:t>
      </w:r>
      <w:r w:rsidR="001A1999">
        <w:rPr>
          <w:rFonts w:ascii="Times New Roman" w:hAnsi="Times New Roman" w:cs="Times New Roman"/>
          <w:sz w:val="24"/>
          <w:szCs w:val="24"/>
        </w:rPr>
        <w:t xml:space="preserve">association between CRN and </w:t>
      </w:r>
      <w:r w:rsidR="000D68D1">
        <w:rPr>
          <w:rFonts w:ascii="Times New Roman" w:hAnsi="Times New Roman" w:cs="Times New Roman"/>
          <w:sz w:val="24"/>
          <w:szCs w:val="24"/>
        </w:rPr>
        <w:t xml:space="preserve">disease-specific mortality, </w:t>
      </w:r>
      <w:r w:rsidR="00E928DA">
        <w:rPr>
          <w:rFonts w:ascii="Times New Roman" w:hAnsi="Times New Roman" w:cs="Times New Roman"/>
          <w:sz w:val="24"/>
          <w:szCs w:val="24"/>
        </w:rPr>
        <w:t>we first fit a model including only CRN</w:t>
      </w:r>
      <w:r w:rsidR="00493CAF">
        <w:rPr>
          <w:rFonts w:ascii="Times New Roman" w:hAnsi="Times New Roman" w:cs="Times New Roman"/>
          <w:sz w:val="24"/>
          <w:szCs w:val="24"/>
        </w:rPr>
        <w:t xml:space="preserve"> </w:t>
      </w:r>
      <w:r w:rsidR="00E928DA">
        <w:rPr>
          <w:rFonts w:ascii="Times New Roman" w:hAnsi="Times New Roman" w:cs="Times New Roman"/>
          <w:sz w:val="24"/>
          <w:szCs w:val="24"/>
        </w:rPr>
        <w:t>then</w:t>
      </w:r>
      <w:r w:rsidR="004C7468">
        <w:rPr>
          <w:rFonts w:ascii="Times New Roman" w:hAnsi="Times New Roman" w:cs="Times New Roman"/>
          <w:sz w:val="24"/>
          <w:szCs w:val="24"/>
        </w:rPr>
        <w:t xml:space="preserve">, adjusted for </w:t>
      </w:r>
      <w:r w:rsidR="001675CF">
        <w:rPr>
          <w:rFonts w:ascii="Times New Roman" w:hAnsi="Times New Roman" w:cs="Times New Roman"/>
          <w:sz w:val="24"/>
          <w:szCs w:val="24"/>
        </w:rPr>
        <w:t xml:space="preserve">all confounders in all-cause mortality models except </w:t>
      </w:r>
      <w:r w:rsidR="00E752CC">
        <w:rPr>
          <w:rFonts w:ascii="Times New Roman" w:hAnsi="Times New Roman" w:cs="Times New Roman"/>
          <w:sz w:val="24"/>
          <w:szCs w:val="24"/>
        </w:rPr>
        <w:t xml:space="preserve">presence of </w:t>
      </w:r>
      <w:r w:rsidR="001675CF">
        <w:rPr>
          <w:rFonts w:ascii="Times New Roman" w:hAnsi="Times New Roman" w:cs="Times New Roman"/>
          <w:sz w:val="24"/>
          <w:szCs w:val="24"/>
        </w:rPr>
        <w:t>additional chronic conditions</w:t>
      </w:r>
      <w:r w:rsidR="00C47F25">
        <w:rPr>
          <w:rFonts w:ascii="Times New Roman" w:hAnsi="Times New Roman" w:cs="Times New Roman"/>
          <w:sz w:val="24"/>
          <w:szCs w:val="24"/>
        </w:rPr>
        <w:t xml:space="preserve"> (Supplemental Figure 1b)</w:t>
      </w:r>
      <w:r w:rsidR="001675CF">
        <w:rPr>
          <w:rFonts w:ascii="Times New Roman" w:hAnsi="Times New Roman" w:cs="Times New Roman"/>
          <w:sz w:val="24"/>
          <w:szCs w:val="24"/>
        </w:rPr>
        <w:t xml:space="preserve">. </w:t>
      </w:r>
      <w:r w:rsidR="00BE7CF4">
        <w:rPr>
          <w:rFonts w:ascii="Times New Roman" w:hAnsi="Times New Roman" w:cs="Times New Roman"/>
          <w:sz w:val="24"/>
          <w:szCs w:val="24"/>
        </w:rPr>
        <w:t xml:space="preserve">Among participants </w:t>
      </w:r>
      <w:r w:rsidR="00414168">
        <w:rPr>
          <w:rFonts w:ascii="Times New Roman" w:hAnsi="Times New Roman" w:cs="Times New Roman"/>
          <w:sz w:val="24"/>
          <w:szCs w:val="24"/>
        </w:rPr>
        <w:t>with diagnoses of diabetes or CVD w</w:t>
      </w:r>
      <w:r w:rsidR="009E025C">
        <w:rPr>
          <w:rFonts w:ascii="Times New Roman" w:hAnsi="Times New Roman" w:cs="Times New Roman"/>
          <w:sz w:val="24"/>
          <w:szCs w:val="24"/>
        </w:rPr>
        <w:t>ho were eligible for linkage to the N</w:t>
      </w:r>
      <w:r w:rsidR="00E95081">
        <w:rPr>
          <w:rFonts w:ascii="Times New Roman" w:hAnsi="Times New Roman" w:cs="Times New Roman"/>
          <w:sz w:val="24"/>
          <w:szCs w:val="24"/>
        </w:rPr>
        <w:t>ational Death Index</w:t>
      </w:r>
      <w:r w:rsidR="009E025C">
        <w:rPr>
          <w:rFonts w:ascii="Times New Roman" w:hAnsi="Times New Roman" w:cs="Times New Roman"/>
          <w:sz w:val="24"/>
          <w:szCs w:val="24"/>
        </w:rPr>
        <w:t xml:space="preserve">, </w:t>
      </w:r>
      <w:r w:rsidR="00E95081">
        <w:rPr>
          <w:rFonts w:ascii="Times New Roman" w:hAnsi="Times New Roman" w:cs="Times New Roman"/>
          <w:sz w:val="24"/>
          <w:szCs w:val="24"/>
        </w:rPr>
        <w:t>fewer</w:t>
      </w:r>
      <w:r w:rsidR="009E025C">
        <w:rPr>
          <w:rFonts w:ascii="Times New Roman" w:hAnsi="Times New Roman" w:cs="Times New Roman"/>
          <w:sz w:val="24"/>
          <w:szCs w:val="24"/>
        </w:rPr>
        <w:t xml:space="preserve"> than 1% </w:t>
      </w:r>
      <w:r w:rsidR="00E95081">
        <w:rPr>
          <w:rFonts w:ascii="Times New Roman" w:hAnsi="Times New Roman" w:cs="Times New Roman"/>
          <w:sz w:val="24"/>
          <w:szCs w:val="24"/>
        </w:rPr>
        <w:t>were</w:t>
      </w:r>
      <w:r w:rsidR="00743065">
        <w:rPr>
          <w:rFonts w:ascii="Times New Roman" w:hAnsi="Times New Roman" w:cs="Times New Roman"/>
          <w:sz w:val="24"/>
          <w:szCs w:val="24"/>
        </w:rPr>
        <w:t xml:space="preserve"> missing </w:t>
      </w:r>
      <w:r w:rsidR="00744226">
        <w:rPr>
          <w:rFonts w:ascii="Times New Roman" w:hAnsi="Times New Roman" w:cs="Times New Roman"/>
          <w:sz w:val="24"/>
          <w:szCs w:val="24"/>
        </w:rPr>
        <w:t>data</w:t>
      </w:r>
      <w:r w:rsidR="009E025C">
        <w:rPr>
          <w:rFonts w:ascii="Times New Roman" w:hAnsi="Times New Roman" w:cs="Times New Roman"/>
          <w:sz w:val="24"/>
          <w:szCs w:val="24"/>
        </w:rPr>
        <w:t xml:space="preserve"> on covariates</w:t>
      </w:r>
      <w:r w:rsidR="000A18FB">
        <w:rPr>
          <w:rFonts w:ascii="Times New Roman" w:hAnsi="Times New Roman" w:cs="Times New Roman"/>
          <w:sz w:val="24"/>
          <w:szCs w:val="24"/>
        </w:rPr>
        <w:t>, and cases with missing data were deleted listwise</w:t>
      </w:r>
      <w:r w:rsidR="00743065">
        <w:rPr>
          <w:rFonts w:ascii="Times New Roman" w:hAnsi="Times New Roman" w:cs="Times New Roman"/>
          <w:sz w:val="24"/>
          <w:szCs w:val="24"/>
        </w:rPr>
        <w:t>.</w:t>
      </w:r>
      <w:r w:rsidR="00B82557">
        <w:rPr>
          <w:rFonts w:ascii="Times New Roman" w:hAnsi="Times New Roman" w:cs="Times New Roman"/>
          <w:sz w:val="24"/>
          <w:szCs w:val="24"/>
        </w:rPr>
        <w:t xml:space="preserve"> </w:t>
      </w:r>
    </w:p>
    <w:p w14:paraId="02796B11" w14:textId="3262F837" w:rsidR="00005EE7" w:rsidRDefault="00B949B8" w:rsidP="0069295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dditionally, we conducted</w:t>
      </w:r>
      <w:r w:rsidR="00404A66">
        <w:rPr>
          <w:rFonts w:ascii="Times New Roman" w:hAnsi="Times New Roman" w:cs="Times New Roman"/>
          <w:sz w:val="24"/>
          <w:szCs w:val="24"/>
        </w:rPr>
        <w:t xml:space="preserve"> </w:t>
      </w:r>
      <w:r w:rsidR="00B12E24">
        <w:rPr>
          <w:rFonts w:ascii="Times New Roman" w:hAnsi="Times New Roman" w:cs="Times New Roman"/>
          <w:sz w:val="24"/>
          <w:szCs w:val="24"/>
        </w:rPr>
        <w:t>a sensitivity analysis</w:t>
      </w:r>
      <w:r w:rsidR="00CE2D8A">
        <w:rPr>
          <w:rFonts w:ascii="Times New Roman" w:hAnsi="Times New Roman" w:cs="Times New Roman"/>
          <w:sz w:val="24"/>
          <w:szCs w:val="24"/>
        </w:rPr>
        <w:t xml:space="preserve"> </w:t>
      </w:r>
      <w:r w:rsidR="003C4B8A">
        <w:rPr>
          <w:rFonts w:ascii="Times New Roman" w:hAnsi="Times New Roman" w:cs="Times New Roman"/>
          <w:sz w:val="24"/>
          <w:szCs w:val="24"/>
        </w:rPr>
        <w:t>by stratifying</w:t>
      </w:r>
      <w:r w:rsidR="00EF0BCF">
        <w:rPr>
          <w:rFonts w:ascii="Times New Roman" w:hAnsi="Times New Roman" w:cs="Times New Roman"/>
          <w:sz w:val="24"/>
          <w:szCs w:val="24"/>
        </w:rPr>
        <w:t xml:space="preserve"> at year of interview (≤ 20</w:t>
      </w:r>
      <w:r w:rsidR="00931948">
        <w:rPr>
          <w:rFonts w:ascii="Times New Roman" w:hAnsi="Times New Roman" w:cs="Times New Roman"/>
          <w:sz w:val="24"/>
          <w:szCs w:val="24"/>
        </w:rPr>
        <w:t>10</w:t>
      </w:r>
      <w:r w:rsidR="00EF0BCF">
        <w:rPr>
          <w:rFonts w:ascii="Times New Roman" w:hAnsi="Times New Roman" w:cs="Times New Roman"/>
          <w:sz w:val="24"/>
          <w:szCs w:val="24"/>
        </w:rPr>
        <w:t>, &gt; 20</w:t>
      </w:r>
      <w:r w:rsidR="00931948">
        <w:rPr>
          <w:rFonts w:ascii="Times New Roman" w:hAnsi="Times New Roman" w:cs="Times New Roman"/>
          <w:sz w:val="24"/>
          <w:szCs w:val="24"/>
        </w:rPr>
        <w:t>10</w:t>
      </w:r>
      <w:r w:rsidR="00EF0BCF">
        <w:rPr>
          <w:rFonts w:ascii="Times New Roman" w:hAnsi="Times New Roman" w:cs="Times New Roman"/>
          <w:sz w:val="24"/>
          <w:szCs w:val="24"/>
        </w:rPr>
        <w:t xml:space="preserve">) </w:t>
      </w:r>
      <w:r w:rsidR="00CE2D8A">
        <w:rPr>
          <w:rFonts w:ascii="Times New Roman" w:hAnsi="Times New Roman" w:cs="Times New Roman"/>
          <w:sz w:val="24"/>
          <w:szCs w:val="24"/>
        </w:rPr>
        <w:t xml:space="preserve">to determine if the change in measurement of CRN in 2010 substantially </w:t>
      </w:r>
      <w:r w:rsidR="00937B5E">
        <w:rPr>
          <w:rFonts w:ascii="Times New Roman" w:hAnsi="Times New Roman" w:cs="Times New Roman"/>
          <w:sz w:val="24"/>
          <w:szCs w:val="24"/>
        </w:rPr>
        <w:t>impacted findings</w:t>
      </w:r>
      <w:r w:rsidR="005E6823">
        <w:rPr>
          <w:rFonts w:ascii="Times New Roman" w:hAnsi="Times New Roman" w:cs="Times New Roman"/>
          <w:sz w:val="24"/>
          <w:szCs w:val="24"/>
        </w:rPr>
        <w:t>.</w:t>
      </w:r>
      <w:r w:rsidR="005F0BE8">
        <w:rPr>
          <w:rFonts w:ascii="Times New Roman" w:hAnsi="Times New Roman" w:cs="Times New Roman"/>
          <w:sz w:val="24"/>
          <w:szCs w:val="24"/>
        </w:rPr>
        <w:t xml:space="preserve"> </w:t>
      </w:r>
      <w:r w:rsidR="008058FF">
        <w:rPr>
          <w:rFonts w:ascii="Times New Roman" w:hAnsi="Times New Roman" w:cs="Times New Roman"/>
          <w:sz w:val="24"/>
          <w:szCs w:val="24"/>
        </w:rPr>
        <w:t xml:space="preserve">We evaluated models for </w:t>
      </w:r>
      <w:r w:rsidR="00F736A0">
        <w:rPr>
          <w:rFonts w:ascii="Times New Roman" w:hAnsi="Times New Roman" w:cs="Times New Roman"/>
          <w:sz w:val="24"/>
          <w:szCs w:val="24"/>
        </w:rPr>
        <w:t>presence of influential observations</w:t>
      </w:r>
      <w:r w:rsidR="00EA6087">
        <w:rPr>
          <w:rFonts w:ascii="Times New Roman" w:hAnsi="Times New Roman" w:cs="Times New Roman"/>
          <w:sz w:val="24"/>
          <w:szCs w:val="24"/>
        </w:rPr>
        <w:t xml:space="preserve"> and multicollin</w:t>
      </w:r>
      <w:r w:rsidR="00D31685">
        <w:rPr>
          <w:rFonts w:ascii="Times New Roman" w:hAnsi="Times New Roman" w:cs="Times New Roman"/>
          <w:sz w:val="24"/>
          <w:szCs w:val="24"/>
        </w:rPr>
        <w:t>e</w:t>
      </w:r>
      <w:r w:rsidR="00EA6087">
        <w:rPr>
          <w:rFonts w:ascii="Times New Roman" w:hAnsi="Times New Roman" w:cs="Times New Roman"/>
          <w:sz w:val="24"/>
          <w:szCs w:val="24"/>
        </w:rPr>
        <w:t>arity</w:t>
      </w:r>
      <w:r w:rsidR="00F736A0">
        <w:rPr>
          <w:rFonts w:ascii="Times New Roman" w:hAnsi="Times New Roman" w:cs="Times New Roman"/>
          <w:sz w:val="24"/>
          <w:szCs w:val="24"/>
        </w:rPr>
        <w:t xml:space="preserve"> using</w:t>
      </w:r>
      <w:r w:rsidR="008058FF">
        <w:rPr>
          <w:rFonts w:ascii="Times New Roman" w:hAnsi="Times New Roman" w:cs="Times New Roman"/>
          <w:sz w:val="24"/>
          <w:szCs w:val="24"/>
        </w:rPr>
        <w:t xml:space="preserve"> </w:t>
      </w:r>
      <w:r w:rsidR="005F0BE8">
        <w:rPr>
          <w:rFonts w:ascii="Times New Roman" w:hAnsi="Times New Roman" w:cs="Times New Roman"/>
          <w:sz w:val="24"/>
          <w:szCs w:val="24"/>
        </w:rPr>
        <w:t xml:space="preserve">standardized </w:t>
      </w:r>
      <w:proofErr w:type="spellStart"/>
      <w:r w:rsidR="005F0BE8">
        <w:rPr>
          <w:rFonts w:ascii="Times New Roman" w:hAnsi="Times New Roman" w:cs="Times New Roman"/>
          <w:sz w:val="24"/>
          <w:szCs w:val="24"/>
        </w:rPr>
        <w:t>dfbeta</w:t>
      </w:r>
      <w:proofErr w:type="spellEnd"/>
      <w:r w:rsidR="005F0BE8">
        <w:rPr>
          <w:rFonts w:ascii="Times New Roman" w:hAnsi="Times New Roman" w:cs="Times New Roman"/>
          <w:sz w:val="24"/>
          <w:szCs w:val="24"/>
        </w:rPr>
        <w:t xml:space="preserve"> values</w:t>
      </w:r>
      <w:r w:rsidR="00EA6087">
        <w:rPr>
          <w:rFonts w:ascii="Times New Roman" w:hAnsi="Times New Roman" w:cs="Times New Roman"/>
          <w:sz w:val="24"/>
          <w:szCs w:val="24"/>
        </w:rPr>
        <w:t>, and variance inflation factors</w:t>
      </w:r>
      <w:r w:rsidR="00787C16">
        <w:rPr>
          <w:rFonts w:ascii="Times New Roman" w:hAnsi="Times New Roman" w:cs="Times New Roman"/>
          <w:sz w:val="24"/>
          <w:szCs w:val="24"/>
        </w:rPr>
        <w:t>, respectively</w:t>
      </w:r>
      <w:r w:rsidR="005F0BE8">
        <w:rPr>
          <w:rFonts w:ascii="Times New Roman" w:hAnsi="Times New Roman" w:cs="Times New Roman"/>
          <w:sz w:val="24"/>
          <w:szCs w:val="24"/>
        </w:rPr>
        <w:t>,</w:t>
      </w:r>
      <w:r w:rsidR="00D73995">
        <w:rPr>
          <w:rFonts w:ascii="Times New Roman" w:hAnsi="Times New Roman" w:cs="Times New Roman"/>
          <w:sz w:val="24"/>
          <w:szCs w:val="24"/>
        </w:rPr>
        <w:t xml:space="preserve"> tested </w:t>
      </w:r>
      <w:r w:rsidR="00821D4F">
        <w:rPr>
          <w:rFonts w:ascii="Times New Roman" w:hAnsi="Times New Roman" w:cs="Times New Roman"/>
          <w:sz w:val="24"/>
          <w:szCs w:val="24"/>
        </w:rPr>
        <w:t xml:space="preserve">for proportional hazards </w:t>
      </w:r>
      <w:r w:rsidR="00596747">
        <w:rPr>
          <w:rFonts w:ascii="Times New Roman" w:hAnsi="Times New Roman" w:cs="Times New Roman"/>
          <w:sz w:val="24"/>
          <w:szCs w:val="24"/>
        </w:rPr>
        <w:t>using</w:t>
      </w:r>
      <w:r w:rsidR="005F0BE8">
        <w:rPr>
          <w:rFonts w:ascii="Times New Roman" w:hAnsi="Times New Roman" w:cs="Times New Roman"/>
          <w:sz w:val="24"/>
          <w:szCs w:val="24"/>
        </w:rPr>
        <w:t xml:space="preserve"> scaled Schoenfe</w:t>
      </w:r>
      <w:r w:rsidR="00D7780B">
        <w:rPr>
          <w:rFonts w:ascii="Times New Roman" w:hAnsi="Times New Roman" w:cs="Times New Roman"/>
          <w:sz w:val="24"/>
          <w:szCs w:val="24"/>
        </w:rPr>
        <w:t>l</w:t>
      </w:r>
      <w:r w:rsidR="005F0BE8">
        <w:rPr>
          <w:rFonts w:ascii="Times New Roman" w:hAnsi="Times New Roman" w:cs="Times New Roman"/>
          <w:sz w:val="24"/>
          <w:szCs w:val="24"/>
        </w:rPr>
        <w:t>d residuals,</w:t>
      </w:r>
      <w:r w:rsidR="008418A0">
        <w:rPr>
          <w:rFonts w:ascii="Times New Roman" w:hAnsi="Times New Roman" w:cs="Times New Roman"/>
          <w:sz w:val="24"/>
          <w:szCs w:val="24"/>
        </w:rPr>
        <w:fldChar w:fldCharType="begin"/>
      </w:r>
      <w:r w:rsidR="006B33E4">
        <w:rPr>
          <w:rFonts w:ascii="Times New Roman" w:hAnsi="Times New Roman" w:cs="Times New Roman"/>
          <w:sz w:val="24"/>
          <w:szCs w:val="24"/>
        </w:rPr>
        <w:instrText xml:space="preserve"> ADDIN ZOTERO_ITEM CSL_CITATION {"citationID":"pPdix7h0","properties":{"formattedCitation":"\\super 38\\nosupersub{}","plainCitation":"38","noteIndex":0},"citationItems":[{"id":1087,"uris":["http://zotero.org/users/5917738/items/C9P954VX"],"uri":["http://zotero.org/users/5917738/items/C9P954VX"],"itemData":{"id":1087,"type":"article-journal","abstract":"Nonproportional hazards can often be expressed by extending the Cox model to include time varying coefficients; e.g., for a single covariate, the hazard function for subject i is modelled as exp β(t)Zi(t). A common example is a treatment effect that decreases with time. We show that the function β(t) can be directly visualized by smoothing an appropriate residual plot. Also, many tests of proportional hazards, including those of Cox (1972), Gill &amp; Schumacher (1987), Harrell (1986), Lin (1991), Moreau, O'Quigley &amp; Mesbah (1985), Nagelkerke, Oosting &amp; Hart (1984), O'Quigley &amp; Pessione (1989), Schoenfeld (1980) and Wei (1984) are related to time-weighted score tests of the proportional hazards hypothesis, and can be visualized as a weighted least-squares line fitted to the residual plot.","archive":"JSTOR","container-title":"Biometrika","DOI":"10.2307/2337123","ISSN":"0006-3444","issue":"3","page":"515-526","source":"JSTOR","title":"Proportional Hazards Tests and Diagnostics Based on Weighted Residuals","volume":"81","author":[{"family":"Grambsch","given":"Patricia M."},{"family":"Therneau","given":"Terry M."}],"issued":{"date-parts":[["1994"]]}}}],"schema":"https://github.com/citation-style-language/schema/raw/master/csl-citation.json"} </w:instrText>
      </w:r>
      <w:r w:rsidR="008418A0">
        <w:rPr>
          <w:rFonts w:ascii="Times New Roman" w:hAnsi="Times New Roman" w:cs="Times New Roman"/>
          <w:sz w:val="24"/>
          <w:szCs w:val="24"/>
        </w:rPr>
        <w:fldChar w:fldCharType="separate"/>
      </w:r>
      <w:r w:rsidR="006B33E4" w:rsidRPr="006B33E4">
        <w:rPr>
          <w:rFonts w:ascii="Times New Roman" w:hAnsi="Times New Roman" w:cs="Times New Roman"/>
          <w:sz w:val="24"/>
          <w:szCs w:val="24"/>
          <w:vertAlign w:val="superscript"/>
        </w:rPr>
        <w:t>38</w:t>
      </w:r>
      <w:r w:rsidR="008418A0">
        <w:rPr>
          <w:rFonts w:ascii="Times New Roman" w:hAnsi="Times New Roman" w:cs="Times New Roman"/>
          <w:sz w:val="24"/>
          <w:szCs w:val="24"/>
        </w:rPr>
        <w:fldChar w:fldCharType="end"/>
      </w:r>
      <w:r w:rsidR="005F0BE8">
        <w:rPr>
          <w:rFonts w:ascii="Times New Roman" w:hAnsi="Times New Roman" w:cs="Times New Roman"/>
          <w:sz w:val="24"/>
          <w:szCs w:val="24"/>
        </w:rPr>
        <w:t xml:space="preserve"> and</w:t>
      </w:r>
      <w:r w:rsidR="00EA6087">
        <w:rPr>
          <w:rFonts w:ascii="Times New Roman" w:hAnsi="Times New Roman" w:cs="Times New Roman"/>
          <w:sz w:val="24"/>
          <w:szCs w:val="24"/>
        </w:rPr>
        <w:t xml:space="preserve"> assessed log-linearity of </w:t>
      </w:r>
      <w:r w:rsidR="00472EAD">
        <w:rPr>
          <w:rFonts w:ascii="Times New Roman" w:hAnsi="Times New Roman" w:cs="Times New Roman"/>
          <w:sz w:val="24"/>
          <w:szCs w:val="24"/>
        </w:rPr>
        <w:t>by</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plotting</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Martingale residuals against</w:t>
      </w:r>
      <w:r w:rsidR="005F0BE8">
        <w:rPr>
          <w:rFonts w:ascii="Times New Roman" w:hAnsi="Times New Roman" w:cs="Times New Roman"/>
          <w:sz w:val="24"/>
          <w:szCs w:val="24"/>
        </w:rPr>
        <w:t xml:space="preserve"> continuous predictors</w:t>
      </w:r>
      <w:r w:rsidR="00472EAD">
        <w:rPr>
          <w:rFonts w:ascii="Times New Roman" w:hAnsi="Times New Roman" w:cs="Times New Roman"/>
          <w:sz w:val="24"/>
          <w:szCs w:val="24"/>
        </w:rPr>
        <w:t xml:space="preserve"> (i.e. age)</w:t>
      </w:r>
      <w:r w:rsidR="005F0BE8">
        <w:rPr>
          <w:rFonts w:ascii="Times New Roman" w:hAnsi="Times New Roman" w:cs="Times New Roman"/>
          <w:sz w:val="24"/>
          <w:szCs w:val="24"/>
        </w:rPr>
        <w:t>.</w:t>
      </w:r>
      <w:r w:rsidR="002D6B46">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version </w:t>
      </w:r>
      <w:r w:rsidR="002A73A9">
        <w:rPr>
          <w:rFonts w:ascii="Times New Roman" w:hAnsi="Times New Roman" w:cs="Times New Roman"/>
          <w:sz w:val="24"/>
          <w:szCs w:val="24"/>
        </w:rPr>
        <w:t>3.6.1</w:t>
      </w:r>
      <w:r w:rsidR="0026798B">
        <w:rPr>
          <w:rFonts w:ascii="Times New Roman" w:hAnsi="Times New Roman" w:cs="Times New Roman"/>
          <w:sz w:val="24"/>
          <w:szCs w:val="24"/>
        </w:rPr>
        <w:t>.</w:t>
      </w:r>
      <w:r w:rsidR="00A346E1">
        <w:rPr>
          <w:rFonts w:ascii="Times New Roman" w:hAnsi="Times New Roman" w:cs="Times New Roman"/>
          <w:sz w:val="24"/>
          <w:szCs w:val="24"/>
        </w:rPr>
        <w:fldChar w:fldCharType="begin"/>
      </w:r>
      <w:r w:rsidR="006B33E4">
        <w:rPr>
          <w:rFonts w:ascii="Times New Roman" w:hAnsi="Times New Roman" w:cs="Times New Roman"/>
          <w:sz w:val="24"/>
          <w:szCs w:val="24"/>
        </w:rPr>
        <w:instrText xml:space="preserve"> ADDIN ZOTERO_ITEM CSL_CITATION {"citationID":"BmLeulYb","properties":{"formattedCitation":"\\super 39\\nosupersub{}","plainCitation":"39","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6B33E4" w:rsidRPr="006B33E4">
        <w:rPr>
          <w:rFonts w:ascii="Times New Roman" w:hAnsi="Times New Roman" w:cs="Times New Roman"/>
          <w:sz w:val="24"/>
          <w:szCs w:val="24"/>
          <w:vertAlign w:val="superscript"/>
        </w:rPr>
        <w:t>39</w:t>
      </w:r>
      <w:r w:rsidR="00A346E1">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8A1929">
        <w:rPr>
          <w:rFonts w:ascii="Times New Roman" w:hAnsi="Times New Roman" w:cs="Times New Roman"/>
          <w:sz w:val="24"/>
          <w:szCs w:val="24"/>
        </w:rPr>
        <w:t>Additionally, t</w:t>
      </w:r>
      <w:r w:rsidR="005E6823">
        <w:rPr>
          <w:rFonts w:ascii="Times New Roman" w:hAnsi="Times New Roman" w:cs="Times New Roman"/>
          <w:sz w:val="24"/>
          <w:szCs w:val="24"/>
        </w:rPr>
        <w:t xml:space="preserve">o account for the complex sampling methodology of the NHIS, all regressions and descriptive statistics </w:t>
      </w:r>
      <w:r w:rsidR="008A1929">
        <w:rPr>
          <w:rFonts w:ascii="Times New Roman" w:hAnsi="Times New Roman" w:cs="Times New Roman"/>
          <w:sz w:val="24"/>
          <w:szCs w:val="24"/>
        </w:rPr>
        <w:t>were adjusted for</w:t>
      </w:r>
      <w:r w:rsidR="005E6823">
        <w:rPr>
          <w:rFonts w:ascii="Times New Roman" w:hAnsi="Times New Roman" w:cs="Times New Roman"/>
          <w:sz w:val="24"/>
          <w:szCs w:val="24"/>
        </w:rPr>
        <w:t xml:space="preserve">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5E6823">
        <w:rPr>
          <w:rFonts w:ascii="Times New Roman" w:hAnsi="Times New Roman" w:cs="Times New Roman"/>
          <w:sz w:val="24"/>
          <w:szCs w:val="24"/>
        </w:rPr>
        <w:fldChar w:fldCharType="begin"/>
      </w:r>
      <w:r w:rsidR="006B33E4">
        <w:rPr>
          <w:rFonts w:ascii="Times New Roman" w:hAnsi="Times New Roman" w:cs="Times New Roman"/>
          <w:sz w:val="24"/>
          <w:szCs w:val="24"/>
        </w:rPr>
        <w:instrText xml:space="preserve"> ADDIN ZOTERO_ITEM CSL_CITATION {"citationID":"gc8Bzq7D","properties":{"formattedCitation":"\\super 40\\nosupersub{}","plainCitation":"40","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6B33E4" w:rsidRPr="006B33E4">
        <w:rPr>
          <w:rFonts w:ascii="Times New Roman" w:hAnsi="Times New Roman" w:cs="Times New Roman"/>
          <w:sz w:val="24"/>
          <w:szCs w:val="24"/>
          <w:vertAlign w:val="superscript"/>
        </w:rPr>
        <w:t>40</w:t>
      </w:r>
      <w:r w:rsidR="005E6823">
        <w:rPr>
          <w:rFonts w:ascii="Times New Roman" w:hAnsi="Times New Roman" w:cs="Times New Roman"/>
          <w:sz w:val="24"/>
          <w:szCs w:val="24"/>
        </w:rPr>
        <w:fldChar w:fldCharType="end"/>
      </w:r>
      <w:r w:rsidR="005E6823">
        <w:rPr>
          <w:rFonts w:ascii="Times New Roman" w:hAnsi="Times New Roman" w:cs="Times New Roman"/>
          <w:sz w:val="24"/>
          <w:szCs w:val="24"/>
        </w:rPr>
        <w:t xml:space="preserve"> in R.</w:t>
      </w:r>
      <w:r w:rsidR="003177F2">
        <w:rPr>
          <w:rFonts w:ascii="Times New Roman" w:hAnsi="Times New Roman" w:cs="Times New Roman"/>
          <w:sz w:val="24"/>
          <w:szCs w:val="24"/>
        </w:rPr>
        <w:t xml:space="preserve"> </w:t>
      </w:r>
    </w:p>
    <w:p w14:paraId="08EF6873" w14:textId="5AB0B662" w:rsidR="00D7780B" w:rsidRDefault="00385E9D" w:rsidP="00E768D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w:t>
      </w:r>
      <w:r w:rsidR="001905AA">
        <w:rPr>
          <w:rFonts w:ascii="Times New Roman" w:hAnsi="Times New Roman" w:cs="Times New Roman"/>
          <w:b/>
          <w:bCs/>
          <w:sz w:val="24"/>
          <w:szCs w:val="24"/>
        </w:rPr>
        <w:t>s</w:t>
      </w:r>
    </w:p>
    <w:p w14:paraId="4E9EE952" w14:textId="1F583C34" w:rsidR="00385E9D" w:rsidRDefault="00385E9D"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6E022775" w14:textId="2333215C" w:rsidR="001A7793" w:rsidRDefault="001905AA" w:rsidP="00E121E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inal analytic sample size</w:t>
      </w:r>
      <w:r w:rsidR="000306C9">
        <w:rPr>
          <w:rFonts w:ascii="Times New Roman" w:hAnsi="Times New Roman" w:cs="Times New Roman"/>
          <w:sz w:val="24"/>
          <w:szCs w:val="24"/>
        </w:rPr>
        <w:t>s</w:t>
      </w:r>
      <w:r>
        <w:rPr>
          <w:rFonts w:ascii="Times New Roman" w:hAnsi="Times New Roman" w:cs="Times New Roman"/>
          <w:sz w:val="24"/>
          <w:szCs w:val="24"/>
        </w:rPr>
        <w:t xml:space="preserve"> w</w:t>
      </w:r>
      <w:r w:rsidR="000306C9">
        <w:rPr>
          <w:rFonts w:ascii="Times New Roman" w:hAnsi="Times New Roman" w:cs="Times New Roman"/>
          <w:sz w:val="24"/>
          <w:szCs w:val="24"/>
        </w:rPr>
        <w:t>ere</w:t>
      </w:r>
      <w:r w:rsidR="008C1734">
        <w:rPr>
          <w:rFonts w:ascii="Times New Roman" w:hAnsi="Times New Roman" w:cs="Times New Roman"/>
          <w:sz w:val="24"/>
          <w:szCs w:val="24"/>
        </w:rPr>
        <w:t xml:space="preserve"> 34,839</w:t>
      </w:r>
      <w:r w:rsidR="00BC2C2F">
        <w:rPr>
          <w:rFonts w:ascii="Times New Roman" w:hAnsi="Times New Roman" w:cs="Times New Roman"/>
          <w:sz w:val="24"/>
          <w:szCs w:val="24"/>
        </w:rPr>
        <w:t xml:space="preserve"> for diabetes,</w:t>
      </w:r>
      <w:r w:rsidR="00145C27">
        <w:rPr>
          <w:rFonts w:ascii="Times New Roman" w:hAnsi="Times New Roman" w:cs="Times New Roman"/>
          <w:sz w:val="24"/>
          <w:szCs w:val="24"/>
        </w:rPr>
        <w:t xml:space="preserve"> </w:t>
      </w:r>
      <w:r w:rsidR="00BC2C2F">
        <w:rPr>
          <w:rFonts w:ascii="Times New Roman" w:hAnsi="Times New Roman" w:cs="Times New Roman"/>
          <w:sz w:val="24"/>
          <w:szCs w:val="24"/>
        </w:rPr>
        <w:t>53,009 for CVD</w:t>
      </w:r>
      <w:r w:rsidR="00145C27">
        <w:rPr>
          <w:rFonts w:ascii="Times New Roman" w:hAnsi="Times New Roman" w:cs="Times New Roman"/>
          <w:sz w:val="24"/>
          <w:szCs w:val="24"/>
        </w:rPr>
        <w:t xml:space="preserve"> excluding and</w:t>
      </w:r>
      <w:r w:rsidR="007B6012">
        <w:rPr>
          <w:rFonts w:ascii="Times New Roman" w:hAnsi="Times New Roman" w:cs="Times New Roman"/>
          <w:sz w:val="24"/>
          <w:szCs w:val="24"/>
        </w:rPr>
        <w:t xml:space="preserve"> 128,723 for CVD </w:t>
      </w:r>
      <w:r w:rsidR="00145C27">
        <w:rPr>
          <w:rFonts w:ascii="Times New Roman" w:hAnsi="Times New Roman" w:cs="Times New Roman"/>
          <w:sz w:val="24"/>
          <w:szCs w:val="24"/>
        </w:rPr>
        <w:t>including hypertension</w:t>
      </w:r>
      <w:r w:rsidR="007B6012">
        <w:rPr>
          <w:rFonts w:ascii="Times New Roman" w:hAnsi="Times New Roman" w:cs="Times New Roman"/>
          <w:sz w:val="24"/>
          <w:szCs w:val="24"/>
        </w:rPr>
        <w:t>.</w:t>
      </w:r>
      <w:r w:rsidR="00453446">
        <w:rPr>
          <w:rFonts w:ascii="Times New Roman" w:hAnsi="Times New Roman" w:cs="Times New Roman"/>
          <w:sz w:val="24"/>
          <w:szCs w:val="24"/>
        </w:rPr>
        <w:t xml:space="preserve"> Thirty-nine percent</w:t>
      </w:r>
      <w:r w:rsidR="0025172D">
        <w:rPr>
          <w:rFonts w:ascii="Times New Roman" w:hAnsi="Times New Roman" w:cs="Times New Roman"/>
          <w:sz w:val="24"/>
          <w:szCs w:val="24"/>
        </w:rPr>
        <w:t xml:space="preserve"> of participants with diabetes</w:t>
      </w:r>
      <w:r w:rsidR="00453446">
        <w:rPr>
          <w:rFonts w:ascii="Times New Roman" w:hAnsi="Times New Roman" w:cs="Times New Roman"/>
          <w:sz w:val="24"/>
          <w:szCs w:val="24"/>
        </w:rPr>
        <w:t xml:space="preserve"> reported at least one form of CRN</w:t>
      </w:r>
      <w:r w:rsidR="00585B8A">
        <w:rPr>
          <w:rFonts w:ascii="Times New Roman" w:hAnsi="Times New Roman" w:cs="Times New Roman"/>
          <w:sz w:val="24"/>
          <w:szCs w:val="24"/>
        </w:rPr>
        <w:t>,</w:t>
      </w:r>
      <w:r w:rsidR="00453446">
        <w:rPr>
          <w:rFonts w:ascii="Times New Roman" w:hAnsi="Times New Roman" w:cs="Times New Roman"/>
          <w:sz w:val="24"/>
          <w:szCs w:val="24"/>
        </w:rPr>
        <w:t xml:space="preserve"> as did</w:t>
      </w:r>
      <w:r w:rsidR="00585B8A">
        <w:rPr>
          <w:rFonts w:ascii="Times New Roman" w:hAnsi="Times New Roman" w:cs="Times New Roman"/>
          <w:sz w:val="24"/>
          <w:szCs w:val="24"/>
        </w:rPr>
        <w:t xml:space="preserve"> 38.8% of participants with CVD</w:t>
      </w:r>
      <w:r w:rsidR="00453446">
        <w:rPr>
          <w:rFonts w:ascii="Times New Roman" w:hAnsi="Times New Roman" w:cs="Times New Roman"/>
          <w:sz w:val="24"/>
          <w:szCs w:val="24"/>
        </w:rPr>
        <w:t xml:space="preserve"> </w:t>
      </w:r>
      <w:r w:rsidR="00585B8A">
        <w:rPr>
          <w:rFonts w:ascii="Times New Roman" w:hAnsi="Times New Roman" w:cs="Times New Roman"/>
          <w:sz w:val="24"/>
          <w:szCs w:val="24"/>
        </w:rPr>
        <w:t xml:space="preserve">and </w:t>
      </w:r>
      <w:r w:rsidR="00B84F41">
        <w:rPr>
          <w:rFonts w:ascii="Times New Roman" w:hAnsi="Times New Roman" w:cs="Times New Roman"/>
          <w:sz w:val="24"/>
          <w:szCs w:val="24"/>
        </w:rPr>
        <w:t xml:space="preserve">34.7% of participants with </w:t>
      </w:r>
      <w:r w:rsidR="00D3374D">
        <w:rPr>
          <w:rFonts w:ascii="Times New Roman" w:hAnsi="Times New Roman" w:cs="Times New Roman"/>
          <w:sz w:val="24"/>
          <w:szCs w:val="24"/>
        </w:rPr>
        <w:t xml:space="preserve">CVD </w:t>
      </w:r>
      <w:r w:rsidR="00453446">
        <w:rPr>
          <w:rFonts w:ascii="Times New Roman" w:hAnsi="Times New Roman" w:cs="Times New Roman"/>
          <w:sz w:val="24"/>
          <w:szCs w:val="24"/>
        </w:rPr>
        <w:t xml:space="preserve">including </w:t>
      </w:r>
      <w:r w:rsidR="00D3374D">
        <w:rPr>
          <w:rFonts w:ascii="Times New Roman" w:hAnsi="Times New Roman" w:cs="Times New Roman"/>
          <w:sz w:val="24"/>
          <w:szCs w:val="24"/>
        </w:rPr>
        <w:t>hypertension.</w:t>
      </w:r>
      <w:r w:rsidR="0012719C">
        <w:rPr>
          <w:rFonts w:ascii="Times New Roman" w:hAnsi="Times New Roman" w:cs="Times New Roman"/>
          <w:sz w:val="24"/>
          <w:szCs w:val="24"/>
        </w:rPr>
        <w:t xml:space="preserve"> </w:t>
      </w:r>
      <w:r w:rsidR="00CE2CFB">
        <w:rPr>
          <w:rFonts w:ascii="Times New Roman" w:hAnsi="Times New Roman" w:cs="Times New Roman"/>
          <w:sz w:val="24"/>
          <w:szCs w:val="24"/>
        </w:rPr>
        <w:t>As depicted in Table 1, a</w:t>
      </w:r>
      <w:r w:rsidR="005C10A6">
        <w:rPr>
          <w:rFonts w:ascii="Times New Roman" w:hAnsi="Times New Roman" w:cs="Times New Roman"/>
          <w:sz w:val="24"/>
          <w:szCs w:val="24"/>
        </w:rPr>
        <w:t>mong participants reporting CRN, t</w:t>
      </w:r>
      <w:r w:rsidR="00183FB9">
        <w:rPr>
          <w:rFonts w:ascii="Times New Roman" w:hAnsi="Times New Roman" w:cs="Times New Roman"/>
          <w:sz w:val="24"/>
          <w:szCs w:val="24"/>
        </w:rPr>
        <w:t>he</w:t>
      </w:r>
      <w:r w:rsidR="00F54606">
        <w:rPr>
          <w:rFonts w:ascii="Times New Roman" w:hAnsi="Times New Roman" w:cs="Times New Roman"/>
          <w:sz w:val="24"/>
          <w:szCs w:val="24"/>
        </w:rPr>
        <w:t xml:space="preserve"> most common</w:t>
      </w:r>
      <w:r w:rsidR="00557781">
        <w:rPr>
          <w:rFonts w:ascii="Times New Roman" w:hAnsi="Times New Roman" w:cs="Times New Roman"/>
          <w:sz w:val="24"/>
          <w:szCs w:val="24"/>
        </w:rPr>
        <w:t xml:space="preserve"> form </w:t>
      </w:r>
      <w:r w:rsidR="00E83A36">
        <w:rPr>
          <w:rFonts w:ascii="Times New Roman" w:hAnsi="Times New Roman" w:cs="Times New Roman"/>
          <w:sz w:val="24"/>
          <w:szCs w:val="24"/>
        </w:rPr>
        <w:t xml:space="preserve">of nonadherence </w:t>
      </w:r>
      <w:r w:rsidR="00557781">
        <w:rPr>
          <w:rFonts w:ascii="Times New Roman" w:hAnsi="Times New Roman" w:cs="Times New Roman"/>
          <w:sz w:val="24"/>
          <w:szCs w:val="24"/>
        </w:rPr>
        <w:t>was needing</w:t>
      </w:r>
      <w:r w:rsidR="00F449E7">
        <w:rPr>
          <w:rFonts w:ascii="Times New Roman" w:hAnsi="Times New Roman" w:cs="Times New Roman"/>
          <w:sz w:val="24"/>
          <w:szCs w:val="24"/>
        </w:rPr>
        <w:t xml:space="preserve"> but not being able to afford medication</w:t>
      </w:r>
      <w:r w:rsidR="00DB7161">
        <w:rPr>
          <w:rFonts w:ascii="Times New Roman" w:hAnsi="Times New Roman" w:cs="Times New Roman"/>
          <w:sz w:val="24"/>
          <w:szCs w:val="24"/>
        </w:rPr>
        <w:t xml:space="preserve"> (</w:t>
      </w:r>
      <w:r w:rsidR="005C10A6">
        <w:rPr>
          <w:rFonts w:ascii="Times New Roman" w:hAnsi="Times New Roman" w:cs="Times New Roman"/>
          <w:sz w:val="24"/>
          <w:szCs w:val="24"/>
        </w:rPr>
        <w:t>86 - 88</w:t>
      </w:r>
      <w:r w:rsidR="00512A84">
        <w:rPr>
          <w:rFonts w:ascii="Times New Roman" w:hAnsi="Times New Roman" w:cs="Times New Roman"/>
          <w:sz w:val="24"/>
          <w:szCs w:val="24"/>
        </w:rPr>
        <w:t>%</w:t>
      </w:r>
      <w:r w:rsidR="00183FB9">
        <w:rPr>
          <w:rFonts w:ascii="Times New Roman" w:hAnsi="Times New Roman" w:cs="Times New Roman"/>
          <w:sz w:val="24"/>
          <w:szCs w:val="24"/>
        </w:rPr>
        <w:t xml:space="preserve"> for all three conditions</w:t>
      </w:r>
      <w:r w:rsidR="00512A84">
        <w:rPr>
          <w:rFonts w:ascii="Times New Roman" w:hAnsi="Times New Roman" w:cs="Times New Roman"/>
          <w:sz w:val="24"/>
          <w:szCs w:val="24"/>
        </w:rPr>
        <w:t>)</w:t>
      </w:r>
      <w:r w:rsidR="00085EC7">
        <w:rPr>
          <w:rFonts w:ascii="Times New Roman" w:hAnsi="Times New Roman" w:cs="Times New Roman"/>
          <w:sz w:val="24"/>
          <w:szCs w:val="24"/>
        </w:rPr>
        <w:t xml:space="preserve">, followed by </w:t>
      </w:r>
      <w:r w:rsidR="009B24B9">
        <w:rPr>
          <w:rFonts w:ascii="Times New Roman" w:hAnsi="Times New Roman" w:cs="Times New Roman"/>
          <w:sz w:val="24"/>
          <w:szCs w:val="24"/>
        </w:rPr>
        <w:t>delayin</w:t>
      </w:r>
      <w:r w:rsidR="00CD4661">
        <w:rPr>
          <w:rFonts w:ascii="Times New Roman" w:hAnsi="Times New Roman" w:cs="Times New Roman"/>
          <w:sz w:val="24"/>
          <w:szCs w:val="24"/>
        </w:rPr>
        <w:t>g medication doses</w:t>
      </w:r>
      <w:r w:rsidR="0043659B">
        <w:rPr>
          <w:rFonts w:ascii="Times New Roman" w:hAnsi="Times New Roman" w:cs="Times New Roman"/>
          <w:sz w:val="24"/>
          <w:szCs w:val="24"/>
        </w:rPr>
        <w:t xml:space="preserve"> (68 – 70%)</w:t>
      </w:r>
      <w:r w:rsidR="002765C2">
        <w:rPr>
          <w:rFonts w:ascii="Times New Roman" w:hAnsi="Times New Roman" w:cs="Times New Roman"/>
          <w:sz w:val="24"/>
          <w:szCs w:val="24"/>
        </w:rPr>
        <w:t>, taking less medication than prescribed (</w:t>
      </w:r>
      <w:r w:rsidR="000F2F35">
        <w:rPr>
          <w:rFonts w:ascii="Times New Roman" w:hAnsi="Times New Roman" w:cs="Times New Roman"/>
          <w:sz w:val="24"/>
          <w:szCs w:val="24"/>
        </w:rPr>
        <w:t>56 – 58%), and skipping medication doses (53 – 56</w:t>
      </w:r>
      <w:r w:rsidR="005D6E56">
        <w:rPr>
          <w:rFonts w:ascii="Times New Roman" w:hAnsi="Times New Roman" w:cs="Times New Roman"/>
          <w:sz w:val="24"/>
          <w:szCs w:val="24"/>
        </w:rPr>
        <w:t xml:space="preserve">%). </w:t>
      </w:r>
      <w:r w:rsidR="00F50DDC">
        <w:rPr>
          <w:rFonts w:ascii="Times New Roman" w:hAnsi="Times New Roman" w:cs="Times New Roman"/>
          <w:sz w:val="24"/>
          <w:szCs w:val="24"/>
        </w:rPr>
        <w:t>Participants with CRN were significantly younger</w:t>
      </w:r>
      <w:r w:rsidR="0022518D">
        <w:rPr>
          <w:rFonts w:ascii="Times New Roman" w:hAnsi="Times New Roman" w:cs="Times New Roman"/>
          <w:sz w:val="24"/>
          <w:szCs w:val="24"/>
        </w:rPr>
        <w:t xml:space="preserve"> and had higher BMIs</w:t>
      </w:r>
      <w:r w:rsidR="00ED1816">
        <w:rPr>
          <w:rFonts w:ascii="Times New Roman" w:hAnsi="Times New Roman" w:cs="Times New Roman"/>
          <w:sz w:val="24"/>
          <w:szCs w:val="24"/>
        </w:rPr>
        <w:t xml:space="preserve"> </w:t>
      </w:r>
      <w:r w:rsidR="00712896">
        <w:rPr>
          <w:rFonts w:ascii="Times New Roman" w:hAnsi="Times New Roman" w:cs="Times New Roman"/>
          <w:sz w:val="24"/>
          <w:szCs w:val="24"/>
        </w:rPr>
        <w:t xml:space="preserve">than those without CRN, </w:t>
      </w:r>
      <w:r w:rsidR="00ED1816">
        <w:rPr>
          <w:rFonts w:ascii="Times New Roman" w:hAnsi="Times New Roman" w:cs="Times New Roman"/>
          <w:sz w:val="24"/>
          <w:szCs w:val="24"/>
        </w:rPr>
        <w:t>and</w:t>
      </w:r>
      <w:r w:rsidR="00712896">
        <w:rPr>
          <w:rFonts w:ascii="Times New Roman" w:hAnsi="Times New Roman" w:cs="Times New Roman"/>
          <w:sz w:val="24"/>
          <w:szCs w:val="24"/>
        </w:rPr>
        <w:t xml:space="preserve"> were</w:t>
      </w:r>
      <w:r w:rsidR="00254FE3">
        <w:rPr>
          <w:rFonts w:ascii="Times New Roman" w:hAnsi="Times New Roman" w:cs="Times New Roman"/>
          <w:sz w:val="24"/>
          <w:szCs w:val="24"/>
        </w:rPr>
        <w:t xml:space="preserve"> m</w:t>
      </w:r>
      <w:r w:rsidR="003C39C3">
        <w:rPr>
          <w:rFonts w:ascii="Times New Roman" w:hAnsi="Times New Roman" w:cs="Times New Roman"/>
          <w:sz w:val="24"/>
          <w:szCs w:val="24"/>
        </w:rPr>
        <w:t>ore likely to be female</w:t>
      </w:r>
      <w:r w:rsidR="000E4BFC">
        <w:rPr>
          <w:rFonts w:ascii="Times New Roman" w:hAnsi="Times New Roman" w:cs="Times New Roman"/>
          <w:sz w:val="24"/>
          <w:szCs w:val="24"/>
        </w:rPr>
        <w:t>, non-white</w:t>
      </w:r>
      <w:r w:rsidR="002A3093">
        <w:rPr>
          <w:rFonts w:ascii="Times New Roman" w:hAnsi="Times New Roman" w:cs="Times New Roman"/>
          <w:sz w:val="24"/>
          <w:szCs w:val="24"/>
        </w:rPr>
        <w:t>, uninsured</w:t>
      </w:r>
      <w:r w:rsidR="002330AD">
        <w:rPr>
          <w:rFonts w:ascii="Times New Roman" w:hAnsi="Times New Roman" w:cs="Times New Roman"/>
          <w:sz w:val="24"/>
          <w:szCs w:val="24"/>
        </w:rPr>
        <w:t>, or current smokers</w:t>
      </w:r>
      <w:r w:rsidR="008F6886">
        <w:rPr>
          <w:rFonts w:ascii="Times New Roman" w:hAnsi="Times New Roman" w:cs="Times New Roman"/>
          <w:sz w:val="24"/>
          <w:szCs w:val="24"/>
        </w:rPr>
        <w:t xml:space="preserve"> (all </w:t>
      </w:r>
      <w:r w:rsidR="008F6886">
        <w:rPr>
          <w:rFonts w:ascii="Times New Roman" w:hAnsi="Times New Roman" w:cs="Times New Roman"/>
          <w:i/>
          <w:iCs/>
          <w:sz w:val="24"/>
          <w:szCs w:val="24"/>
        </w:rPr>
        <w:t>p</w:t>
      </w:r>
      <w:r w:rsidR="008F6886">
        <w:rPr>
          <w:rFonts w:ascii="Times New Roman" w:hAnsi="Times New Roman" w:cs="Times New Roman"/>
          <w:sz w:val="24"/>
          <w:szCs w:val="24"/>
        </w:rPr>
        <w:t xml:space="preserve"> &lt; 0.001)</w:t>
      </w:r>
      <w:r w:rsidR="002330AD">
        <w:rPr>
          <w:rFonts w:ascii="Times New Roman" w:hAnsi="Times New Roman" w:cs="Times New Roman"/>
          <w:sz w:val="24"/>
          <w:szCs w:val="24"/>
        </w:rPr>
        <w:t>.</w:t>
      </w:r>
      <w:r w:rsidR="000F63E1">
        <w:rPr>
          <w:rFonts w:ascii="Times New Roman" w:hAnsi="Times New Roman" w:cs="Times New Roman"/>
          <w:sz w:val="24"/>
          <w:szCs w:val="24"/>
        </w:rPr>
        <w:t xml:space="preserve"> </w:t>
      </w:r>
      <w:r w:rsidR="003E74E0">
        <w:rPr>
          <w:rFonts w:ascii="Times New Roman" w:hAnsi="Times New Roman" w:cs="Times New Roman"/>
          <w:sz w:val="24"/>
          <w:szCs w:val="24"/>
        </w:rPr>
        <w:t>Income</w:t>
      </w:r>
      <w:r w:rsidR="005B731D">
        <w:rPr>
          <w:rFonts w:ascii="Times New Roman" w:hAnsi="Times New Roman" w:cs="Times New Roman"/>
          <w:sz w:val="24"/>
          <w:szCs w:val="24"/>
        </w:rPr>
        <w:t xml:space="preserve"> and education </w:t>
      </w:r>
      <w:r w:rsidR="003E74E0">
        <w:rPr>
          <w:rFonts w:ascii="Times New Roman" w:hAnsi="Times New Roman" w:cs="Times New Roman"/>
          <w:sz w:val="24"/>
          <w:szCs w:val="24"/>
        </w:rPr>
        <w:t xml:space="preserve">were also </w:t>
      </w:r>
      <w:r w:rsidR="003D4BEF">
        <w:rPr>
          <w:rFonts w:ascii="Times New Roman" w:hAnsi="Times New Roman" w:cs="Times New Roman"/>
          <w:sz w:val="24"/>
          <w:szCs w:val="24"/>
        </w:rPr>
        <w:t xml:space="preserve">significantly </w:t>
      </w:r>
      <w:r w:rsidR="003E74E0">
        <w:rPr>
          <w:rFonts w:ascii="Times New Roman" w:hAnsi="Times New Roman" w:cs="Times New Roman"/>
          <w:sz w:val="24"/>
          <w:szCs w:val="24"/>
        </w:rPr>
        <w:t>associated with CRN</w:t>
      </w:r>
      <w:r w:rsidR="009921CF">
        <w:rPr>
          <w:rFonts w:ascii="Times New Roman" w:hAnsi="Times New Roman" w:cs="Times New Roman"/>
          <w:sz w:val="24"/>
          <w:szCs w:val="24"/>
        </w:rPr>
        <w:t xml:space="preserve"> (both </w:t>
      </w:r>
      <w:r w:rsidR="009921CF">
        <w:rPr>
          <w:rFonts w:ascii="Times New Roman" w:hAnsi="Times New Roman" w:cs="Times New Roman"/>
          <w:i/>
          <w:iCs/>
          <w:sz w:val="24"/>
          <w:szCs w:val="24"/>
        </w:rPr>
        <w:t>p</w:t>
      </w:r>
      <w:r w:rsidR="009921CF">
        <w:rPr>
          <w:rFonts w:ascii="Times New Roman" w:hAnsi="Times New Roman" w:cs="Times New Roman"/>
          <w:sz w:val="24"/>
          <w:szCs w:val="24"/>
        </w:rPr>
        <w:t xml:space="preserve"> &lt; 0.001)</w:t>
      </w:r>
      <w:r w:rsidR="003E74E0">
        <w:rPr>
          <w:rFonts w:ascii="Times New Roman" w:hAnsi="Times New Roman" w:cs="Times New Roman"/>
          <w:sz w:val="24"/>
          <w:szCs w:val="24"/>
        </w:rPr>
        <w:t>.</w:t>
      </w:r>
      <w:r w:rsidR="0005487A">
        <w:rPr>
          <w:rFonts w:ascii="Times New Roman" w:hAnsi="Times New Roman" w:cs="Times New Roman"/>
          <w:sz w:val="24"/>
          <w:szCs w:val="24"/>
        </w:rPr>
        <w:t xml:space="preserve"> Approximately </w:t>
      </w:r>
      <w:r w:rsidR="00F16766">
        <w:rPr>
          <w:rFonts w:ascii="Times New Roman" w:hAnsi="Times New Roman" w:cs="Times New Roman"/>
          <w:sz w:val="24"/>
          <w:szCs w:val="24"/>
        </w:rPr>
        <w:t xml:space="preserve">50% of individuals </w:t>
      </w:r>
      <w:r w:rsidR="00C719D0">
        <w:rPr>
          <w:rFonts w:ascii="Times New Roman" w:hAnsi="Times New Roman" w:cs="Times New Roman"/>
          <w:sz w:val="24"/>
          <w:szCs w:val="24"/>
        </w:rPr>
        <w:t xml:space="preserve">reporting CRN </w:t>
      </w:r>
      <w:r w:rsidR="003F0D8F">
        <w:rPr>
          <w:rFonts w:ascii="Times New Roman" w:hAnsi="Times New Roman" w:cs="Times New Roman"/>
          <w:sz w:val="24"/>
          <w:szCs w:val="24"/>
        </w:rPr>
        <w:t>had annual household incomes of</w:t>
      </w:r>
      <w:r w:rsidR="005F4872">
        <w:rPr>
          <w:rFonts w:ascii="Times New Roman" w:hAnsi="Times New Roman" w:cs="Times New Roman"/>
          <w:sz w:val="24"/>
          <w:szCs w:val="24"/>
        </w:rPr>
        <w:t xml:space="preserve"> less than </w:t>
      </w:r>
      <w:r w:rsidR="003F0D8F">
        <w:rPr>
          <w:rFonts w:ascii="Times New Roman" w:hAnsi="Times New Roman" w:cs="Times New Roman"/>
          <w:sz w:val="24"/>
          <w:szCs w:val="24"/>
        </w:rPr>
        <w:t>$20,000</w:t>
      </w:r>
      <w:r w:rsidR="005F4872">
        <w:rPr>
          <w:rFonts w:ascii="Times New Roman" w:hAnsi="Times New Roman" w:cs="Times New Roman"/>
          <w:sz w:val="24"/>
          <w:szCs w:val="24"/>
        </w:rPr>
        <w:t xml:space="preserve"> </w:t>
      </w:r>
      <w:r w:rsidR="003F0D8F">
        <w:rPr>
          <w:rFonts w:ascii="Times New Roman" w:hAnsi="Times New Roman" w:cs="Times New Roman"/>
          <w:sz w:val="24"/>
          <w:szCs w:val="24"/>
        </w:rPr>
        <w:t>and</w:t>
      </w:r>
      <w:r w:rsidR="00656A02">
        <w:rPr>
          <w:rFonts w:ascii="Times New Roman" w:hAnsi="Times New Roman" w:cs="Times New Roman"/>
          <w:sz w:val="24"/>
          <w:szCs w:val="24"/>
        </w:rPr>
        <w:t xml:space="preserve"> 55% had a high school degree or less</w:t>
      </w:r>
      <w:r w:rsidR="003A3239">
        <w:rPr>
          <w:rFonts w:ascii="Times New Roman" w:hAnsi="Times New Roman" w:cs="Times New Roman"/>
          <w:sz w:val="24"/>
          <w:szCs w:val="24"/>
        </w:rPr>
        <w:t xml:space="preserve">, compared to 27% and 46% of those without </w:t>
      </w:r>
      <w:r w:rsidR="003A3239">
        <w:rPr>
          <w:rFonts w:ascii="Times New Roman" w:hAnsi="Times New Roman" w:cs="Times New Roman"/>
          <w:sz w:val="24"/>
          <w:szCs w:val="24"/>
        </w:rPr>
        <w:lastRenderedPageBreak/>
        <w:t>CRN, respectively</w:t>
      </w:r>
      <w:r w:rsidR="00656A02">
        <w:rPr>
          <w:rFonts w:ascii="Times New Roman" w:hAnsi="Times New Roman" w:cs="Times New Roman"/>
          <w:sz w:val="24"/>
          <w:szCs w:val="24"/>
        </w:rPr>
        <w:t>.</w:t>
      </w:r>
      <w:r w:rsidR="00C53794">
        <w:rPr>
          <w:rFonts w:ascii="Times New Roman" w:hAnsi="Times New Roman" w:cs="Times New Roman"/>
          <w:sz w:val="24"/>
          <w:szCs w:val="24"/>
        </w:rPr>
        <w:t xml:space="preserve"> </w:t>
      </w:r>
      <w:r w:rsidR="00B47FE8">
        <w:rPr>
          <w:rFonts w:ascii="Times New Roman" w:hAnsi="Times New Roman" w:cs="Times New Roman"/>
          <w:sz w:val="24"/>
          <w:szCs w:val="24"/>
        </w:rPr>
        <w:t xml:space="preserve">Individuals with CRN were more likely to live in the South and less likely to live in the Northeast than individuals without CRN, while the proportions of individuals living in the Midwest or West </w:t>
      </w:r>
      <w:r w:rsidR="0012730F">
        <w:rPr>
          <w:rFonts w:ascii="Times New Roman" w:hAnsi="Times New Roman" w:cs="Times New Roman"/>
          <w:sz w:val="24"/>
          <w:szCs w:val="24"/>
        </w:rPr>
        <w:t>did not significantly differ</w:t>
      </w:r>
      <w:r w:rsidR="00B47FE8">
        <w:rPr>
          <w:rFonts w:ascii="Times New Roman" w:hAnsi="Times New Roman" w:cs="Times New Roman"/>
          <w:sz w:val="24"/>
          <w:szCs w:val="24"/>
        </w:rPr>
        <w:t xml:space="preserve"> b</w:t>
      </w:r>
      <w:r w:rsidR="00C938E8">
        <w:rPr>
          <w:rFonts w:ascii="Times New Roman" w:hAnsi="Times New Roman" w:cs="Times New Roman"/>
          <w:sz w:val="24"/>
          <w:szCs w:val="24"/>
        </w:rPr>
        <w:t>y CRN status</w:t>
      </w:r>
      <w:r w:rsidR="008F6886">
        <w:rPr>
          <w:rFonts w:ascii="Times New Roman" w:hAnsi="Times New Roman" w:cs="Times New Roman"/>
          <w:sz w:val="24"/>
          <w:szCs w:val="24"/>
        </w:rPr>
        <w:t xml:space="preserve"> (Table 1).</w:t>
      </w:r>
    </w:p>
    <w:p w14:paraId="497D6783" w14:textId="47E17B17" w:rsidR="00E04ADC" w:rsidRDefault="00C25FEE" w:rsidP="00E768DD">
      <w:pPr>
        <w:spacing w:line="480" w:lineRule="auto"/>
        <w:rPr>
          <w:rFonts w:ascii="Times New Roman" w:hAnsi="Times New Roman" w:cs="Times New Roman"/>
          <w:b/>
          <w:bCs/>
          <w:sz w:val="24"/>
          <w:szCs w:val="24"/>
        </w:rPr>
      </w:pPr>
      <w:r w:rsidRPr="000D3D75">
        <w:rPr>
          <w:rFonts w:ascii="Times New Roman" w:hAnsi="Times New Roman" w:cs="Times New Roman"/>
          <w:b/>
          <w:bCs/>
          <w:sz w:val="24"/>
          <w:szCs w:val="24"/>
        </w:rPr>
        <w:t>All-cause Mortality</w:t>
      </w:r>
    </w:p>
    <w:p w14:paraId="303BEAC9" w14:textId="6A9F5925" w:rsidR="000D3D75" w:rsidRPr="000D3D75" w:rsidRDefault="000D3D75"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iabetes</w:t>
      </w:r>
    </w:p>
    <w:p w14:paraId="7FFD1295" w14:textId="7F36F0A9" w:rsidR="00F365AC" w:rsidRDefault="00E121E7"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0846E3">
        <w:rPr>
          <w:rFonts w:ascii="Times New Roman" w:hAnsi="Times New Roman" w:cs="Times New Roman"/>
          <w:sz w:val="24"/>
          <w:szCs w:val="24"/>
        </w:rPr>
        <w:t xml:space="preserve">Among individuals with diabetes, </w:t>
      </w:r>
      <w:r w:rsidR="00A44D6F">
        <w:rPr>
          <w:rFonts w:ascii="Times New Roman" w:hAnsi="Times New Roman" w:cs="Times New Roman"/>
          <w:sz w:val="24"/>
          <w:szCs w:val="24"/>
        </w:rPr>
        <w:t>8,909 (23.6%) died of any cause during the follow-up period</w:t>
      </w:r>
      <w:r w:rsidR="00A830B4">
        <w:rPr>
          <w:rFonts w:ascii="Times New Roman" w:hAnsi="Times New Roman" w:cs="Times New Roman"/>
          <w:sz w:val="24"/>
          <w:szCs w:val="24"/>
        </w:rPr>
        <w:t>, 1</w:t>
      </w:r>
      <w:r w:rsidR="00947354">
        <w:rPr>
          <w:rFonts w:ascii="Times New Roman" w:hAnsi="Times New Roman" w:cs="Times New Roman"/>
          <w:sz w:val="24"/>
          <w:szCs w:val="24"/>
        </w:rPr>
        <w:t>,</w:t>
      </w:r>
      <w:r w:rsidR="00A830B4">
        <w:rPr>
          <w:rFonts w:ascii="Times New Roman" w:hAnsi="Times New Roman" w:cs="Times New Roman"/>
          <w:sz w:val="24"/>
          <w:szCs w:val="24"/>
        </w:rPr>
        <w:t>086</w:t>
      </w:r>
      <w:r w:rsidR="00C23C5B">
        <w:rPr>
          <w:rFonts w:ascii="Times New Roman" w:hAnsi="Times New Roman" w:cs="Times New Roman"/>
          <w:sz w:val="24"/>
          <w:szCs w:val="24"/>
        </w:rPr>
        <w:t xml:space="preserve"> (12.2%)</w:t>
      </w:r>
      <w:r w:rsidR="004B6ECB">
        <w:rPr>
          <w:rFonts w:ascii="Times New Roman" w:hAnsi="Times New Roman" w:cs="Times New Roman"/>
          <w:sz w:val="24"/>
          <w:szCs w:val="24"/>
        </w:rPr>
        <w:t xml:space="preserve"> of whom</w:t>
      </w:r>
      <w:r w:rsidR="00A830B4">
        <w:rPr>
          <w:rFonts w:ascii="Times New Roman" w:hAnsi="Times New Roman" w:cs="Times New Roman"/>
          <w:sz w:val="24"/>
          <w:szCs w:val="24"/>
        </w:rPr>
        <w:t xml:space="preserve"> </w:t>
      </w:r>
      <w:r w:rsidR="00C23C5B">
        <w:rPr>
          <w:rFonts w:ascii="Times New Roman" w:hAnsi="Times New Roman" w:cs="Times New Roman"/>
          <w:sz w:val="24"/>
          <w:szCs w:val="24"/>
        </w:rPr>
        <w:t xml:space="preserve">reported CRN. </w:t>
      </w:r>
      <w:r w:rsidR="00125E6B">
        <w:rPr>
          <w:rFonts w:ascii="Times New Roman" w:hAnsi="Times New Roman" w:cs="Times New Roman"/>
          <w:sz w:val="24"/>
          <w:szCs w:val="24"/>
        </w:rPr>
        <w:t>The median follow</w:t>
      </w:r>
      <w:r w:rsidR="00171F2D">
        <w:rPr>
          <w:rFonts w:ascii="Times New Roman" w:hAnsi="Times New Roman" w:cs="Times New Roman"/>
          <w:sz w:val="24"/>
          <w:szCs w:val="24"/>
        </w:rPr>
        <w:t xml:space="preserve">-up time among individuals with diabetes was </w:t>
      </w:r>
      <w:r w:rsidR="00ED67B1">
        <w:rPr>
          <w:rFonts w:ascii="Times New Roman" w:hAnsi="Times New Roman" w:cs="Times New Roman"/>
          <w:sz w:val="24"/>
          <w:szCs w:val="24"/>
        </w:rPr>
        <w:t xml:space="preserve">308 weeks (IQR = 169 </w:t>
      </w:r>
      <w:r w:rsidR="00C65C99">
        <w:rPr>
          <w:rFonts w:ascii="Times New Roman" w:hAnsi="Times New Roman" w:cs="Times New Roman"/>
          <w:sz w:val="24"/>
          <w:szCs w:val="24"/>
        </w:rPr>
        <w:t>–</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500)</w:t>
      </w:r>
      <w:r w:rsidR="00AF612A">
        <w:rPr>
          <w:rFonts w:ascii="Times New Roman" w:hAnsi="Times New Roman" w:cs="Times New Roman"/>
          <w:sz w:val="24"/>
          <w:szCs w:val="24"/>
        </w:rPr>
        <w:t xml:space="preserve">. </w:t>
      </w:r>
      <w:r w:rsidR="008B666D">
        <w:rPr>
          <w:rFonts w:ascii="Times New Roman" w:hAnsi="Times New Roman" w:cs="Times New Roman"/>
          <w:sz w:val="24"/>
          <w:szCs w:val="24"/>
        </w:rPr>
        <w:t>As shown in Table 2, t</w:t>
      </w:r>
      <w:r w:rsidR="00AF612A">
        <w:rPr>
          <w:rFonts w:ascii="Times New Roman" w:hAnsi="Times New Roman" w:cs="Times New Roman"/>
          <w:sz w:val="24"/>
          <w:szCs w:val="24"/>
        </w:rPr>
        <w:t>he</w:t>
      </w:r>
      <w:r>
        <w:rPr>
          <w:rFonts w:ascii="Times New Roman" w:hAnsi="Times New Roman" w:cs="Times New Roman"/>
          <w:sz w:val="24"/>
          <w:szCs w:val="24"/>
        </w:rPr>
        <w:t xml:space="preserve"> unadjusted </w:t>
      </w:r>
      <w:r w:rsidR="003D6877">
        <w:rPr>
          <w:rFonts w:ascii="Times New Roman" w:hAnsi="Times New Roman" w:cs="Times New Roman"/>
          <w:sz w:val="24"/>
          <w:szCs w:val="24"/>
        </w:rPr>
        <w:t>hazard</w:t>
      </w:r>
      <w:r>
        <w:rPr>
          <w:rFonts w:ascii="Times New Roman" w:hAnsi="Times New Roman" w:cs="Times New Roman"/>
          <w:sz w:val="24"/>
          <w:szCs w:val="24"/>
        </w:rPr>
        <w:t xml:space="preserve"> of </w:t>
      </w:r>
      <w:r w:rsidR="00654E50">
        <w:rPr>
          <w:rFonts w:ascii="Times New Roman" w:hAnsi="Times New Roman" w:cs="Times New Roman"/>
          <w:sz w:val="24"/>
          <w:szCs w:val="24"/>
        </w:rPr>
        <w:t>all-cause mortality</w:t>
      </w:r>
      <w:r w:rsidR="00542797">
        <w:rPr>
          <w:rFonts w:ascii="Times New Roman" w:hAnsi="Times New Roman" w:cs="Times New Roman"/>
          <w:sz w:val="24"/>
          <w:szCs w:val="24"/>
        </w:rPr>
        <w:t xml:space="preserve"> in individuals with CRN</w:t>
      </w:r>
      <w:r w:rsidR="00654E50">
        <w:rPr>
          <w:rFonts w:ascii="Times New Roman" w:hAnsi="Times New Roman" w:cs="Times New Roman"/>
          <w:sz w:val="24"/>
          <w:szCs w:val="24"/>
        </w:rPr>
        <w:t xml:space="preserve"> </w:t>
      </w:r>
      <w:r w:rsidR="00A6627A">
        <w:rPr>
          <w:rFonts w:ascii="Times New Roman" w:hAnsi="Times New Roman" w:cs="Times New Roman"/>
          <w:sz w:val="24"/>
          <w:szCs w:val="24"/>
        </w:rPr>
        <w:t xml:space="preserve">was </w:t>
      </w:r>
      <w:r w:rsidR="00FE2196">
        <w:rPr>
          <w:rFonts w:ascii="Times New Roman" w:hAnsi="Times New Roman" w:cs="Times New Roman"/>
          <w:sz w:val="24"/>
          <w:szCs w:val="24"/>
        </w:rPr>
        <w:t>0.752 times</w:t>
      </w:r>
      <w:r w:rsidR="00D14305">
        <w:rPr>
          <w:rFonts w:ascii="Times New Roman" w:hAnsi="Times New Roman" w:cs="Times New Roman"/>
          <w:sz w:val="24"/>
          <w:szCs w:val="24"/>
        </w:rPr>
        <w:t xml:space="preserve"> </w:t>
      </w:r>
      <w:r w:rsidR="00FE2196">
        <w:rPr>
          <w:rFonts w:ascii="Times New Roman" w:hAnsi="Times New Roman" w:cs="Times New Roman"/>
          <w:sz w:val="24"/>
          <w:szCs w:val="24"/>
        </w:rPr>
        <w:t>(95% CI</w:t>
      </w:r>
      <w:r w:rsidR="00AF32ED">
        <w:rPr>
          <w:rFonts w:ascii="Times New Roman" w:hAnsi="Times New Roman" w:cs="Times New Roman"/>
          <w:sz w:val="24"/>
          <w:szCs w:val="24"/>
        </w:rPr>
        <w:t xml:space="preserve"> = </w:t>
      </w:r>
      <w:r w:rsidR="007137F4">
        <w:rPr>
          <w:rFonts w:ascii="Times New Roman" w:hAnsi="Times New Roman" w:cs="Times New Roman"/>
          <w:sz w:val="24"/>
          <w:szCs w:val="24"/>
        </w:rPr>
        <w:t>0.694 – 0.815</w:t>
      </w:r>
      <w:r w:rsidR="00542797">
        <w:rPr>
          <w:rFonts w:ascii="Times New Roman" w:hAnsi="Times New Roman" w:cs="Times New Roman"/>
          <w:sz w:val="24"/>
          <w:szCs w:val="24"/>
        </w:rPr>
        <w:t>) that of those</w:t>
      </w:r>
      <w:r w:rsidR="00E546C5">
        <w:rPr>
          <w:rFonts w:ascii="Times New Roman" w:hAnsi="Times New Roman" w:cs="Times New Roman"/>
          <w:sz w:val="24"/>
          <w:szCs w:val="24"/>
        </w:rPr>
        <w:t xml:space="preserve"> without CRN.</w:t>
      </w:r>
      <w:r w:rsidR="008B666D">
        <w:rPr>
          <w:rFonts w:ascii="Times New Roman" w:hAnsi="Times New Roman" w:cs="Times New Roman"/>
          <w:sz w:val="24"/>
          <w:szCs w:val="24"/>
        </w:rPr>
        <w:t xml:space="preserve"> T</w:t>
      </w:r>
      <w:r w:rsidR="000D3D75">
        <w:rPr>
          <w:rFonts w:ascii="Times New Roman" w:hAnsi="Times New Roman" w:cs="Times New Roman"/>
          <w:sz w:val="24"/>
          <w:szCs w:val="24"/>
        </w:rPr>
        <w:t>he direction of association between CRN and all-cause mortality</w:t>
      </w:r>
      <w:r w:rsidR="0038111F">
        <w:rPr>
          <w:rFonts w:ascii="Times New Roman" w:hAnsi="Times New Roman" w:cs="Times New Roman"/>
          <w:sz w:val="24"/>
          <w:szCs w:val="24"/>
        </w:rPr>
        <w:t xml:space="preserve"> was</w:t>
      </w:r>
      <w:r w:rsidR="00835090">
        <w:rPr>
          <w:rFonts w:ascii="Times New Roman" w:hAnsi="Times New Roman" w:cs="Times New Roman"/>
          <w:sz w:val="24"/>
          <w:szCs w:val="24"/>
        </w:rPr>
        <w:t xml:space="preserve"> </w:t>
      </w:r>
      <w:r w:rsidR="0038111F">
        <w:rPr>
          <w:rFonts w:ascii="Times New Roman" w:hAnsi="Times New Roman" w:cs="Times New Roman"/>
          <w:sz w:val="24"/>
          <w:szCs w:val="24"/>
        </w:rPr>
        <w:t>reversed after adjusting for potential confounders</w:t>
      </w:r>
      <w:r w:rsidR="00D07793">
        <w:rPr>
          <w:rFonts w:ascii="Times New Roman" w:hAnsi="Times New Roman" w:cs="Times New Roman"/>
          <w:sz w:val="24"/>
          <w:szCs w:val="24"/>
        </w:rPr>
        <w:t>, such that CRN was associated with a</w:t>
      </w:r>
      <w:r w:rsidR="00256F1E">
        <w:rPr>
          <w:rFonts w:ascii="Times New Roman" w:hAnsi="Times New Roman" w:cs="Times New Roman"/>
          <w:sz w:val="24"/>
          <w:szCs w:val="24"/>
        </w:rPr>
        <w:t xml:space="preserve">n 18.3% increase in the </w:t>
      </w:r>
      <w:r w:rsidR="00596E5B">
        <w:rPr>
          <w:rFonts w:ascii="Times New Roman" w:hAnsi="Times New Roman" w:cs="Times New Roman"/>
          <w:sz w:val="24"/>
          <w:szCs w:val="24"/>
        </w:rPr>
        <w:t>hazard</w:t>
      </w:r>
      <w:r w:rsidR="009955C0">
        <w:rPr>
          <w:rFonts w:ascii="Times New Roman" w:hAnsi="Times New Roman" w:cs="Times New Roman"/>
          <w:sz w:val="24"/>
          <w:szCs w:val="24"/>
        </w:rPr>
        <w:t xml:space="preserve"> of death</w:t>
      </w:r>
      <w:r w:rsidR="00256F1E">
        <w:rPr>
          <w:rFonts w:ascii="Times New Roman" w:hAnsi="Times New Roman" w:cs="Times New Roman"/>
          <w:sz w:val="24"/>
          <w:szCs w:val="24"/>
        </w:rPr>
        <w:t xml:space="preserve"> </w:t>
      </w:r>
      <w:r w:rsidR="0003790D">
        <w:rPr>
          <w:rFonts w:ascii="Times New Roman" w:hAnsi="Times New Roman" w:cs="Times New Roman"/>
          <w:sz w:val="24"/>
          <w:szCs w:val="24"/>
        </w:rPr>
        <w:t xml:space="preserve">(95% CI = </w:t>
      </w:r>
      <w:r w:rsidR="00F542C6">
        <w:rPr>
          <w:rFonts w:ascii="Times New Roman" w:hAnsi="Times New Roman" w:cs="Times New Roman"/>
          <w:sz w:val="24"/>
          <w:szCs w:val="24"/>
        </w:rPr>
        <w:t>1.092 – 1.281) in individuals with diabetes relative to those without CRN.</w:t>
      </w:r>
      <w:r w:rsidR="0010310E">
        <w:rPr>
          <w:rFonts w:ascii="Times New Roman" w:hAnsi="Times New Roman" w:cs="Times New Roman"/>
          <w:sz w:val="24"/>
          <w:szCs w:val="24"/>
        </w:rPr>
        <w:t xml:space="preserve"> </w:t>
      </w:r>
      <w:r w:rsidR="00C14CF9">
        <w:rPr>
          <w:rFonts w:ascii="Times New Roman" w:hAnsi="Times New Roman" w:cs="Times New Roman"/>
          <w:sz w:val="24"/>
          <w:szCs w:val="24"/>
        </w:rPr>
        <w:t xml:space="preserve">After stratifying by </w:t>
      </w:r>
      <w:r w:rsidR="00C54E91">
        <w:rPr>
          <w:rFonts w:ascii="Times New Roman" w:hAnsi="Times New Roman" w:cs="Times New Roman"/>
          <w:sz w:val="24"/>
          <w:szCs w:val="24"/>
        </w:rPr>
        <w:t>interview year,</w:t>
      </w:r>
      <w:r w:rsidR="005C6338">
        <w:rPr>
          <w:rFonts w:ascii="Times New Roman" w:hAnsi="Times New Roman" w:cs="Times New Roman"/>
          <w:sz w:val="24"/>
          <w:szCs w:val="24"/>
        </w:rPr>
        <w:t xml:space="preserve"> we found that</w:t>
      </w:r>
      <w:r w:rsidR="00661E33">
        <w:rPr>
          <w:rFonts w:ascii="Times New Roman" w:hAnsi="Times New Roman" w:cs="Times New Roman"/>
          <w:sz w:val="24"/>
          <w:szCs w:val="24"/>
        </w:rPr>
        <w:t>, among individuals with diabetes,</w:t>
      </w:r>
      <w:r w:rsidR="006E290A">
        <w:rPr>
          <w:rFonts w:ascii="Times New Roman" w:hAnsi="Times New Roman" w:cs="Times New Roman"/>
          <w:sz w:val="24"/>
          <w:szCs w:val="24"/>
        </w:rPr>
        <w:t xml:space="preserve"> </w:t>
      </w:r>
      <w:r w:rsidR="00E729A3">
        <w:rPr>
          <w:rFonts w:ascii="Times New Roman" w:hAnsi="Times New Roman" w:cs="Times New Roman"/>
          <w:sz w:val="24"/>
          <w:szCs w:val="24"/>
        </w:rPr>
        <w:t xml:space="preserve">the </w:t>
      </w:r>
      <w:r w:rsidR="008241C2">
        <w:rPr>
          <w:rFonts w:ascii="Times New Roman" w:hAnsi="Times New Roman" w:cs="Times New Roman"/>
          <w:sz w:val="24"/>
          <w:szCs w:val="24"/>
        </w:rPr>
        <w:t>u</w:t>
      </w:r>
      <w:r w:rsidR="007A27F2">
        <w:rPr>
          <w:rFonts w:ascii="Times New Roman" w:hAnsi="Times New Roman" w:cs="Times New Roman"/>
          <w:sz w:val="24"/>
          <w:szCs w:val="24"/>
        </w:rPr>
        <w:t>nadjusted</w:t>
      </w:r>
      <w:r w:rsidR="00577DE7">
        <w:rPr>
          <w:rFonts w:ascii="Times New Roman" w:hAnsi="Times New Roman" w:cs="Times New Roman"/>
          <w:sz w:val="24"/>
          <w:szCs w:val="24"/>
        </w:rPr>
        <w:t xml:space="preserve"> association </w:t>
      </w:r>
      <w:r w:rsidR="008241C2">
        <w:rPr>
          <w:rFonts w:ascii="Times New Roman" w:hAnsi="Times New Roman" w:cs="Times New Roman"/>
          <w:sz w:val="24"/>
          <w:szCs w:val="24"/>
        </w:rPr>
        <w:t xml:space="preserve">between CRN and all-cause mortality </w:t>
      </w:r>
      <w:r w:rsidR="00E729A3">
        <w:rPr>
          <w:rFonts w:ascii="Times New Roman" w:hAnsi="Times New Roman" w:cs="Times New Roman"/>
          <w:sz w:val="24"/>
          <w:szCs w:val="24"/>
        </w:rPr>
        <w:t>w</w:t>
      </w:r>
      <w:r w:rsidR="00577DE7">
        <w:rPr>
          <w:rFonts w:ascii="Times New Roman" w:hAnsi="Times New Roman" w:cs="Times New Roman"/>
          <w:sz w:val="24"/>
          <w:szCs w:val="24"/>
        </w:rPr>
        <w:t>as</w:t>
      </w:r>
      <w:r w:rsidR="00E729A3">
        <w:rPr>
          <w:rFonts w:ascii="Times New Roman" w:hAnsi="Times New Roman" w:cs="Times New Roman"/>
          <w:sz w:val="24"/>
          <w:szCs w:val="24"/>
        </w:rPr>
        <w:t xml:space="preserve"> higher</w:t>
      </w:r>
      <w:r w:rsidR="00661E33">
        <w:rPr>
          <w:rFonts w:ascii="Times New Roman" w:hAnsi="Times New Roman" w:cs="Times New Roman"/>
          <w:sz w:val="24"/>
          <w:szCs w:val="24"/>
        </w:rPr>
        <w:t xml:space="preserve"> and the adjusted association lower</w:t>
      </w:r>
      <w:r w:rsidR="00E729A3">
        <w:rPr>
          <w:rFonts w:ascii="Times New Roman" w:hAnsi="Times New Roman" w:cs="Times New Roman"/>
          <w:sz w:val="24"/>
          <w:szCs w:val="24"/>
        </w:rPr>
        <w:t xml:space="preserve"> </w:t>
      </w:r>
      <w:r w:rsidR="00931948">
        <w:rPr>
          <w:rFonts w:ascii="Times New Roman" w:hAnsi="Times New Roman" w:cs="Times New Roman"/>
          <w:sz w:val="24"/>
          <w:szCs w:val="24"/>
        </w:rPr>
        <w:t xml:space="preserve">for individuals interviewed </w:t>
      </w:r>
      <w:r w:rsidR="00CA4DFB">
        <w:rPr>
          <w:rFonts w:ascii="Times New Roman" w:hAnsi="Times New Roman" w:cs="Times New Roman"/>
          <w:sz w:val="24"/>
          <w:szCs w:val="24"/>
        </w:rPr>
        <w:t>prior to 2011</w:t>
      </w:r>
      <w:r w:rsidR="00791791">
        <w:rPr>
          <w:rFonts w:ascii="Times New Roman" w:hAnsi="Times New Roman" w:cs="Times New Roman"/>
          <w:sz w:val="24"/>
          <w:szCs w:val="24"/>
        </w:rPr>
        <w:t xml:space="preserve"> </w:t>
      </w:r>
      <w:r w:rsidR="00E729A3">
        <w:rPr>
          <w:rFonts w:ascii="Times New Roman" w:hAnsi="Times New Roman" w:cs="Times New Roman"/>
          <w:sz w:val="24"/>
          <w:szCs w:val="24"/>
        </w:rPr>
        <w:t>relative to</w:t>
      </w:r>
      <w:r w:rsidR="00DA277D">
        <w:rPr>
          <w:rFonts w:ascii="Times New Roman" w:hAnsi="Times New Roman" w:cs="Times New Roman"/>
          <w:sz w:val="24"/>
          <w:szCs w:val="24"/>
        </w:rPr>
        <w:t xml:space="preserve"> those interviewed</w:t>
      </w:r>
      <w:r w:rsidR="00791791">
        <w:rPr>
          <w:rFonts w:ascii="Times New Roman" w:hAnsi="Times New Roman" w:cs="Times New Roman"/>
          <w:sz w:val="24"/>
          <w:szCs w:val="24"/>
        </w:rPr>
        <w:t xml:space="preserve"> </w:t>
      </w:r>
      <w:r w:rsidR="0010310E">
        <w:rPr>
          <w:rFonts w:ascii="Times New Roman" w:hAnsi="Times New Roman" w:cs="Times New Roman"/>
          <w:sz w:val="24"/>
          <w:szCs w:val="24"/>
        </w:rPr>
        <w:t xml:space="preserve">in and </w:t>
      </w:r>
      <w:r w:rsidR="00791791">
        <w:rPr>
          <w:rFonts w:ascii="Times New Roman" w:hAnsi="Times New Roman" w:cs="Times New Roman"/>
          <w:sz w:val="24"/>
          <w:szCs w:val="24"/>
        </w:rPr>
        <w:t>after 201</w:t>
      </w:r>
      <w:r w:rsidR="005034C6">
        <w:rPr>
          <w:rFonts w:ascii="Times New Roman" w:hAnsi="Times New Roman" w:cs="Times New Roman"/>
          <w:sz w:val="24"/>
          <w:szCs w:val="24"/>
        </w:rPr>
        <w:t>1</w:t>
      </w:r>
      <w:r w:rsidR="00A819C9">
        <w:rPr>
          <w:rFonts w:ascii="Times New Roman" w:hAnsi="Times New Roman" w:cs="Times New Roman"/>
          <w:sz w:val="24"/>
          <w:szCs w:val="24"/>
        </w:rPr>
        <w:t xml:space="preserve"> </w:t>
      </w:r>
      <w:r w:rsidR="008E5B5D">
        <w:rPr>
          <w:rFonts w:ascii="Times New Roman" w:hAnsi="Times New Roman" w:cs="Times New Roman"/>
          <w:sz w:val="24"/>
          <w:szCs w:val="24"/>
        </w:rPr>
        <w:t>(</w:t>
      </w:r>
      <w:r w:rsidR="00010ECA">
        <w:rPr>
          <w:rFonts w:ascii="Times New Roman" w:hAnsi="Times New Roman" w:cs="Times New Roman"/>
          <w:sz w:val="24"/>
          <w:szCs w:val="24"/>
        </w:rPr>
        <w:t xml:space="preserve">unadjusted </w:t>
      </w:r>
      <w:proofErr w:type="spellStart"/>
      <w:r w:rsidR="009C260F">
        <w:rPr>
          <w:rFonts w:ascii="Times New Roman" w:hAnsi="Times New Roman" w:cs="Times New Roman"/>
          <w:i/>
          <w:iCs/>
          <w:sz w:val="24"/>
          <w:szCs w:val="24"/>
        </w:rPr>
        <w:t>p</w:t>
      </w:r>
      <w:r w:rsidR="009C260F">
        <w:rPr>
          <w:rFonts w:ascii="Times New Roman" w:hAnsi="Times New Roman" w:cs="Times New Roman"/>
          <w:sz w:val="24"/>
          <w:szCs w:val="24"/>
          <w:vertAlign w:val="subscript"/>
        </w:rPr>
        <w:t>interaction</w:t>
      </w:r>
      <w:proofErr w:type="spellEnd"/>
      <w:r w:rsidR="009C260F">
        <w:rPr>
          <w:rFonts w:ascii="Times New Roman" w:hAnsi="Times New Roman" w:cs="Times New Roman"/>
          <w:i/>
          <w:iCs/>
          <w:sz w:val="24"/>
          <w:szCs w:val="24"/>
          <w:vertAlign w:val="subscript"/>
        </w:rPr>
        <w:t xml:space="preserve"> </w:t>
      </w:r>
      <w:r w:rsidR="00AC0482">
        <w:rPr>
          <w:rFonts w:ascii="Times New Roman" w:hAnsi="Times New Roman" w:cs="Times New Roman"/>
          <w:sz w:val="24"/>
          <w:szCs w:val="24"/>
        </w:rPr>
        <w:t>= 0.</w:t>
      </w:r>
      <w:r w:rsidR="00AC1C58">
        <w:rPr>
          <w:rFonts w:ascii="Times New Roman" w:hAnsi="Times New Roman" w:cs="Times New Roman"/>
          <w:sz w:val="24"/>
          <w:szCs w:val="24"/>
        </w:rPr>
        <w:t>006</w:t>
      </w:r>
      <w:r w:rsidR="00004BD4">
        <w:rPr>
          <w:rFonts w:ascii="Times New Roman" w:hAnsi="Times New Roman" w:cs="Times New Roman"/>
          <w:sz w:val="24"/>
          <w:szCs w:val="24"/>
        </w:rPr>
        <w:t xml:space="preserve">; </w:t>
      </w:r>
      <w:r w:rsidR="00010ECA">
        <w:rPr>
          <w:rFonts w:ascii="Times New Roman" w:hAnsi="Times New Roman" w:cs="Times New Roman"/>
          <w:sz w:val="24"/>
          <w:szCs w:val="24"/>
        </w:rPr>
        <w:t xml:space="preserve">adjusted </w:t>
      </w:r>
      <w:proofErr w:type="spellStart"/>
      <w:r w:rsidR="00E729A3">
        <w:rPr>
          <w:rFonts w:ascii="Times New Roman" w:hAnsi="Times New Roman" w:cs="Times New Roman"/>
          <w:i/>
          <w:iCs/>
          <w:sz w:val="24"/>
          <w:szCs w:val="24"/>
        </w:rPr>
        <w:t>p</w:t>
      </w:r>
      <w:r w:rsidR="00E729A3">
        <w:rPr>
          <w:rFonts w:ascii="Times New Roman" w:hAnsi="Times New Roman" w:cs="Times New Roman"/>
          <w:sz w:val="24"/>
          <w:szCs w:val="24"/>
          <w:vertAlign w:val="subscript"/>
        </w:rPr>
        <w:t>interaction</w:t>
      </w:r>
      <w:proofErr w:type="spellEnd"/>
      <w:r w:rsidR="00E729A3">
        <w:rPr>
          <w:rFonts w:ascii="Times New Roman" w:hAnsi="Times New Roman" w:cs="Times New Roman"/>
          <w:i/>
          <w:iCs/>
          <w:sz w:val="24"/>
          <w:szCs w:val="24"/>
          <w:vertAlign w:val="subscript"/>
        </w:rPr>
        <w:t xml:space="preserve"> </w:t>
      </w:r>
      <w:r w:rsidR="00E729A3">
        <w:rPr>
          <w:rFonts w:ascii="Times New Roman" w:hAnsi="Times New Roman" w:cs="Times New Roman"/>
          <w:sz w:val="24"/>
          <w:szCs w:val="24"/>
        </w:rPr>
        <w:t xml:space="preserve">= 0.004, </w:t>
      </w:r>
      <w:r w:rsidR="00004BD4">
        <w:rPr>
          <w:rFonts w:ascii="Times New Roman" w:hAnsi="Times New Roman" w:cs="Times New Roman"/>
          <w:sz w:val="24"/>
          <w:szCs w:val="24"/>
        </w:rPr>
        <w:t>Table 2</w:t>
      </w:r>
      <w:r w:rsidR="009C260F">
        <w:rPr>
          <w:rFonts w:ascii="Times New Roman" w:hAnsi="Times New Roman" w:cs="Times New Roman"/>
          <w:sz w:val="24"/>
          <w:szCs w:val="24"/>
        </w:rPr>
        <w:t>)</w:t>
      </w:r>
      <w:r w:rsidR="00F81A48">
        <w:rPr>
          <w:rFonts w:ascii="Times New Roman" w:hAnsi="Times New Roman" w:cs="Times New Roman"/>
          <w:sz w:val="24"/>
          <w:szCs w:val="24"/>
        </w:rPr>
        <w:t>.</w:t>
      </w:r>
      <w:r w:rsidR="00047D84">
        <w:rPr>
          <w:rFonts w:ascii="Times New Roman" w:hAnsi="Times New Roman" w:cs="Times New Roman"/>
          <w:sz w:val="24"/>
          <w:szCs w:val="24"/>
        </w:rPr>
        <w:t xml:space="preserve"> </w:t>
      </w:r>
    </w:p>
    <w:p w14:paraId="5690A0BF" w14:textId="76315734" w:rsidR="00283F5B" w:rsidRDefault="00283F5B" w:rsidP="00EA2ADD">
      <w:pPr>
        <w:keepNext/>
        <w:spacing w:line="480" w:lineRule="auto"/>
        <w:rPr>
          <w:rFonts w:ascii="Times New Roman" w:hAnsi="Times New Roman" w:cs="Times New Roman"/>
          <w:sz w:val="24"/>
          <w:szCs w:val="24"/>
        </w:rPr>
      </w:pPr>
      <w:r>
        <w:rPr>
          <w:rFonts w:ascii="Times New Roman" w:hAnsi="Times New Roman" w:cs="Times New Roman"/>
          <w:i/>
          <w:iCs/>
          <w:sz w:val="24"/>
          <w:szCs w:val="24"/>
        </w:rPr>
        <w:t>Cardiovascular Disease</w:t>
      </w:r>
    </w:p>
    <w:p w14:paraId="0387F8E9" w14:textId="7CB29984" w:rsidR="000B5474" w:rsidRDefault="00E75B15" w:rsidP="00914073">
      <w:pPr>
        <w:keepNext/>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edian length of follow-up </w:t>
      </w:r>
      <w:r w:rsidR="00A50D35">
        <w:rPr>
          <w:rFonts w:ascii="Times New Roman" w:hAnsi="Times New Roman" w:cs="Times New Roman"/>
          <w:sz w:val="24"/>
          <w:szCs w:val="24"/>
        </w:rPr>
        <w:t xml:space="preserve">for individuals with CVD, excluding hypertension, </w:t>
      </w:r>
      <w:r w:rsidR="00675DE8">
        <w:rPr>
          <w:rFonts w:ascii="Times New Roman" w:hAnsi="Times New Roman" w:cs="Times New Roman"/>
          <w:sz w:val="24"/>
          <w:szCs w:val="24"/>
        </w:rPr>
        <w:t>was</w:t>
      </w:r>
      <w:r w:rsidR="00A50D35">
        <w:rPr>
          <w:rFonts w:ascii="Times New Roman" w:hAnsi="Times New Roman" w:cs="Times New Roman"/>
          <w:sz w:val="24"/>
          <w:szCs w:val="24"/>
        </w:rPr>
        <w:t xml:space="preserve"> 330 (IQR = </w:t>
      </w:r>
      <w:r w:rsidR="00F511CD">
        <w:rPr>
          <w:rFonts w:ascii="Times New Roman" w:hAnsi="Times New Roman" w:cs="Times New Roman"/>
          <w:sz w:val="24"/>
          <w:szCs w:val="24"/>
        </w:rPr>
        <w:t>174 – 530)</w:t>
      </w:r>
      <w:r w:rsidR="00C82A9C">
        <w:rPr>
          <w:rFonts w:ascii="Times New Roman" w:hAnsi="Times New Roman" w:cs="Times New Roman"/>
          <w:sz w:val="24"/>
          <w:szCs w:val="24"/>
        </w:rPr>
        <w:t>.</w:t>
      </w:r>
      <w:r w:rsidR="00AC7587">
        <w:rPr>
          <w:rFonts w:ascii="Times New Roman" w:hAnsi="Times New Roman" w:cs="Times New Roman"/>
          <w:sz w:val="24"/>
          <w:szCs w:val="24"/>
        </w:rPr>
        <w:t xml:space="preserve"> During that time,</w:t>
      </w:r>
      <w:r w:rsidR="00817EF0">
        <w:rPr>
          <w:rFonts w:ascii="Times New Roman" w:hAnsi="Times New Roman" w:cs="Times New Roman"/>
          <w:sz w:val="24"/>
          <w:szCs w:val="24"/>
        </w:rPr>
        <w:t xml:space="preserve"> 16,345 </w:t>
      </w:r>
      <w:r w:rsidR="00D7137D">
        <w:rPr>
          <w:rFonts w:ascii="Times New Roman" w:hAnsi="Times New Roman" w:cs="Times New Roman"/>
          <w:sz w:val="24"/>
          <w:szCs w:val="24"/>
        </w:rPr>
        <w:t>(27.8%)</w:t>
      </w:r>
      <w:r w:rsidR="00AC7587">
        <w:rPr>
          <w:rFonts w:ascii="Times New Roman" w:hAnsi="Times New Roman" w:cs="Times New Roman"/>
          <w:sz w:val="24"/>
          <w:szCs w:val="24"/>
        </w:rPr>
        <w:t xml:space="preserve"> of individuals</w:t>
      </w:r>
      <w:r w:rsidR="009E1955">
        <w:rPr>
          <w:rFonts w:ascii="Times New Roman" w:hAnsi="Times New Roman" w:cs="Times New Roman"/>
          <w:sz w:val="24"/>
          <w:szCs w:val="24"/>
        </w:rPr>
        <w:t xml:space="preserve"> categorized under the narrow definition of CVD</w:t>
      </w:r>
      <w:r w:rsidR="00D7137D">
        <w:rPr>
          <w:rFonts w:ascii="Times New Roman" w:hAnsi="Times New Roman" w:cs="Times New Roman"/>
          <w:sz w:val="24"/>
          <w:szCs w:val="24"/>
        </w:rPr>
        <w:t xml:space="preserve"> </w:t>
      </w:r>
      <w:r w:rsidR="00817EF0">
        <w:rPr>
          <w:rFonts w:ascii="Times New Roman" w:hAnsi="Times New Roman" w:cs="Times New Roman"/>
          <w:sz w:val="24"/>
          <w:szCs w:val="24"/>
        </w:rPr>
        <w:t>died</w:t>
      </w:r>
      <w:r w:rsidR="00672ED2">
        <w:rPr>
          <w:rFonts w:ascii="Times New Roman" w:hAnsi="Times New Roman" w:cs="Times New Roman"/>
          <w:sz w:val="24"/>
          <w:szCs w:val="24"/>
        </w:rPr>
        <w:t xml:space="preserve">, </w:t>
      </w:r>
      <w:r w:rsidR="00A75148">
        <w:rPr>
          <w:rFonts w:ascii="Times New Roman" w:hAnsi="Times New Roman" w:cs="Times New Roman"/>
          <w:sz w:val="24"/>
          <w:szCs w:val="24"/>
        </w:rPr>
        <w:t xml:space="preserve">1,645 </w:t>
      </w:r>
      <w:r w:rsidR="00E87EB7">
        <w:rPr>
          <w:rFonts w:ascii="Times New Roman" w:hAnsi="Times New Roman" w:cs="Times New Roman"/>
          <w:sz w:val="24"/>
          <w:szCs w:val="24"/>
        </w:rPr>
        <w:t>(10.1%)</w:t>
      </w:r>
      <w:r w:rsidR="00A75148">
        <w:rPr>
          <w:rFonts w:ascii="Times New Roman" w:hAnsi="Times New Roman" w:cs="Times New Roman"/>
          <w:sz w:val="24"/>
          <w:szCs w:val="24"/>
        </w:rPr>
        <w:t xml:space="preserve"> </w:t>
      </w:r>
      <w:r w:rsidR="00672ED2">
        <w:rPr>
          <w:rFonts w:ascii="Times New Roman" w:hAnsi="Times New Roman" w:cs="Times New Roman"/>
          <w:sz w:val="24"/>
          <w:szCs w:val="24"/>
        </w:rPr>
        <w:t xml:space="preserve">of whom </w:t>
      </w:r>
      <w:r w:rsidR="00947354">
        <w:rPr>
          <w:rFonts w:ascii="Times New Roman" w:hAnsi="Times New Roman" w:cs="Times New Roman"/>
          <w:sz w:val="24"/>
          <w:szCs w:val="24"/>
        </w:rPr>
        <w:t>reported CRN.</w:t>
      </w:r>
      <w:r w:rsidR="00502F2E">
        <w:rPr>
          <w:rFonts w:ascii="Times New Roman" w:hAnsi="Times New Roman" w:cs="Times New Roman"/>
          <w:sz w:val="24"/>
          <w:szCs w:val="24"/>
        </w:rPr>
        <w:t xml:space="preserve"> CRN was associated</w:t>
      </w:r>
      <w:r w:rsidR="00C76604">
        <w:rPr>
          <w:rFonts w:ascii="Times New Roman" w:hAnsi="Times New Roman" w:cs="Times New Roman"/>
          <w:sz w:val="24"/>
          <w:szCs w:val="24"/>
        </w:rPr>
        <w:t xml:space="preserve"> with a 29.8% lower</w:t>
      </w:r>
      <w:r w:rsidR="00596E5B">
        <w:rPr>
          <w:rFonts w:ascii="Times New Roman" w:hAnsi="Times New Roman" w:cs="Times New Roman"/>
          <w:sz w:val="24"/>
          <w:szCs w:val="24"/>
        </w:rPr>
        <w:t xml:space="preserve"> hazard</w:t>
      </w:r>
      <w:r w:rsidR="008079E4">
        <w:rPr>
          <w:rFonts w:ascii="Times New Roman" w:hAnsi="Times New Roman" w:cs="Times New Roman"/>
          <w:sz w:val="24"/>
          <w:szCs w:val="24"/>
        </w:rPr>
        <w:t xml:space="preserve"> of </w:t>
      </w:r>
      <w:r w:rsidR="00244AF9">
        <w:rPr>
          <w:rFonts w:ascii="Times New Roman" w:hAnsi="Times New Roman" w:cs="Times New Roman"/>
          <w:sz w:val="24"/>
          <w:szCs w:val="24"/>
        </w:rPr>
        <w:t>death (</w:t>
      </w:r>
      <w:r w:rsidR="007D64B9">
        <w:rPr>
          <w:rFonts w:ascii="Times New Roman" w:hAnsi="Times New Roman" w:cs="Times New Roman"/>
          <w:sz w:val="24"/>
          <w:szCs w:val="24"/>
        </w:rPr>
        <w:t>95% CI =</w:t>
      </w:r>
      <w:r w:rsidR="00107B98">
        <w:rPr>
          <w:rFonts w:ascii="Times New Roman" w:hAnsi="Times New Roman" w:cs="Times New Roman"/>
          <w:sz w:val="24"/>
          <w:szCs w:val="24"/>
        </w:rPr>
        <w:t xml:space="preserve"> 0.658 </w:t>
      </w:r>
      <w:r w:rsidR="008029FE">
        <w:rPr>
          <w:rFonts w:ascii="Times New Roman" w:hAnsi="Times New Roman" w:cs="Times New Roman"/>
          <w:sz w:val="24"/>
          <w:szCs w:val="24"/>
        </w:rPr>
        <w:t>–</w:t>
      </w:r>
      <w:r w:rsidR="00107B98">
        <w:rPr>
          <w:rFonts w:ascii="Times New Roman" w:hAnsi="Times New Roman" w:cs="Times New Roman"/>
          <w:sz w:val="24"/>
          <w:szCs w:val="24"/>
        </w:rPr>
        <w:t xml:space="preserve"> </w:t>
      </w:r>
      <w:r w:rsidR="008029FE">
        <w:rPr>
          <w:rFonts w:ascii="Times New Roman" w:hAnsi="Times New Roman" w:cs="Times New Roman"/>
          <w:sz w:val="24"/>
          <w:szCs w:val="24"/>
        </w:rPr>
        <w:t>0.252)</w:t>
      </w:r>
      <w:r w:rsidR="002F0011">
        <w:rPr>
          <w:rFonts w:ascii="Times New Roman" w:hAnsi="Times New Roman" w:cs="Times New Roman"/>
          <w:sz w:val="24"/>
          <w:szCs w:val="24"/>
        </w:rPr>
        <w:t xml:space="preserve"> in the unadjusted model</w:t>
      </w:r>
      <w:r w:rsidR="001E6F91">
        <w:rPr>
          <w:rFonts w:ascii="Times New Roman" w:hAnsi="Times New Roman" w:cs="Times New Roman"/>
          <w:sz w:val="24"/>
          <w:szCs w:val="24"/>
        </w:rPr>
        <w:t xml:space="preserve"> and </w:t>
      </w:r>
      <w:r w:rsidR="00AD0E6C">
        <w:rPr>
          <w:rFonts w:ascii="Times New Roman" w:hAnsi="Times New Roman" w:cs="Times New Roman"/>
          <w:sz w:val="24"/>
          <w:szCs w:val="24"/>
        </w:rPr>
        <w:t xml:space="preserve">a 14.8% increase in </w:t>
      </w:r>
      <w:r w:rsidR="001E6F91">
        <w:rPr>
          <w:rFonts w:ascii="Times New Roman" w:hAnsi="Times New Roman" w:cs="Times New Roman"/>
          <w:sz w:val="24"/>
          <w:szCs w:val="24"/>
        </w:rPr>
        <w:t>the hazard of death</w:t>
      </w:r>
      <w:r w:rsidR="00487AE1">
        <w:rPr>
          <w:rFonts w:ascii="Times New Roman" w:hAnsi="Times New Roman" w:cs="Times New Roman"/>
          <w:sz w:val="24"/>
          <w:szCs w:val="24"/>
        </w:rPr>
        <w:t xml:space="preserve"> after adjustment</w:t>
      </w:r>
      <w:r w:rsidR="00B40BDF">
        <w:rPr>
          <w:rFonts w:ascii="Times New Roman" w:hAnsi="Times New Roman" w:cs="Times New Roman"/>
          <w:sz w:val="24"/>
          <w:szCs w:val="24"/>
        </w:rPr>
        <w:t xml:space="preserve"> (95% C</w:t>
      </w:r>
      <w:r w:rsidR="00653049">
        <w:rPr>
          <w:rFonts w:ascii="Times New Roman" w:hAnsi="Times New Roman" w:cs="Times New Roman"/>
          <w:sz w:val="24"/>
          <w:szCs w:val="24"/>
        </w:rPr>
        <w:t>I = 1.</w:t>
      </w:r>
      <w:r w:rsidR="003D1064">
        <w:rPr>
          <w:rFonts w:ascii="Times New Roman" w:hAnsi="Times New Roman" w:cs="Times New Roman"/>
          <w:sz w:val="24"/>
          <w:szCs w:val="24"/>
        </w:rPr>
        <w:t>0</w:t>
      </w:r>
      <w:r w:rsidR="00A23C18">
        <w:rPr>
          <w:rFonts w:ascii="Times New Roman" w:hAnsi="Times New Roman" w:cs="Times New Roman"/>
          <w:sz w:val="24"/>
          <w:szCs w:val="24"/>
        </w:rPr>
        <w:t>73</w:t>
      </w:r>
      <w:r w:rsidR="003D1064">
        <w:rPr>
          <w:rFonts w:ascii="Times New Roman" w:hAnsi="Times New Roman" w:cs="Times New Roman"/>
          <w:sz w:val="24"/>
          <w:szCs w:val="24"/>
        </w:rPr>
        <w:t xml:space="preserve"> </w:t>
      </w:r>
      <w:r w:rsidR="00A23C18">
        <w:rPr>
          <w:rFonts w:ascii="Times New Roman" w:hAnsi="Times New Roman" w:cs="Times New Roman"/>
          <w:sz w:val="24"/>
          <w:szCs w:val="24"/>
        </w:rPr>
        <w:t>–</w:t>
      </w:r>
      <w:r w:rsidR="003D1064">
        <w:rPr>
          <w:rFonts w:ascii="Times New Roman" w:hAnsi="Times New Roman" w:cs="Times New Roman"/>
          <w:sz w:val="24"/>
          <w:szCs w:val="24"/>
        </w:rPr>
        <w:t xml:space="preserve"> 1</w:t>
      </w:r>
      <w:r w:rsidR="00A23C18">
        <w:rPr>
          <w:rFonts w:ascii="Times New Roman" w:hAnsi="Times New Roman" w:cs="Times New Roman"/>
          <w:sz w:val="24"/>
          <w:szCs w:val="24"/>
        </w:rPr>
        <w:t>.300)</w:t>
      </w:r>
      <w:r w:rsidR="00487AE1">
        <w:rPr>
          <w:rFonts w:ascii="Times New Roman" w:hAnsi="Times New Roman" w:cs="Times New Roman"/>
          <w:sz w:val="24"/>
          <w:szCs w:val="24"/>
        </w:rPr>
        <w:t xml:space="preserve"> among </w:t>
      </w:r>
      <w:r w:rsidR="00487AE1">
        <w:rPr>
          <w:rFonts w:ascii="Times New Roman" w:hAnsi="Times New Roman" w:cs="Times New Roman"/>
          <w:sz w:val="24"/>
          <w:szCs w:val="24"/>
        </w:rPr>
        <w:lastRenderedPageBreak/>
        <w:t>in</w:t>
      </w:r>
      <w:r w:rsidR="00AF1C5F">
        <w:rPr>
          <w:rFonts w:ascii="Times New Roman" w:hAnsi="Times New Roman" w:cs="Times New Roman"/>
          <w:sz w:val="24"/>
          <w:szCs w:val="24"/>
        </w:rPr>
        <w:t>dividuals with CVD</w:t>
      </w:r>
      <w:r w:rsidR="00DC33CE">
        <w:rPr>
          <w:rFonts w:ascii="Times New Roman" w:hAnsi="Times New Roman" w:cs="Times New Roman"/>
          <w:sz w:val="24"/>
          <w:szCs w:val="24"/>
        </w:rPr>
        <w:t>.</w:t>
      </w:r>
      <w:r w:rsidR="000B5474">
        <w:rPr>
          <w:rFonts w:ascii="Times New Roman" w:hAnsi="Times New Roman" w:cs="Times New Roman"/>
          <w:sz w:val="24"/>
          <w:szCs w:val="24"/>
        </w:rPr>
        <w:t xml:space="preserve"> </w:t>
      </w:r>
      <w:r w:rsidR="00914073">
        <w:rPr>
          <w:rFonts w:ascii="Times New Roman" w:hAnsi="Times New Roman" w:cs="Times New Roman"/>
          <w:sz w:val="24"/>
          <w:szCs w:val="24"/>
        </w:rPr>
        <w:t xml:space="preserve"> </w:t>
      </w:r>
      <w:r w:rsidR="008C4E9A">
        <w:rPr>
          <w:rFonts w:ascii="Times New Roman" w:hAnsi="Times New Roman" w:cs="Times New Roman"/>
          <w:sz w:val="24"/>
          <w:szCs w:val="24"/>
        </w:rPr>
        <w:t>The unadjusted</w:t>
      </w:r>
      <w:r w:rsidR="00B02DE2">
        <w:rPr>
          <w:rFonts w:ascii="Times New Roman" w:hAnsi="Times New Roman" w:cs="Times New Roman"/>
          <w:sz w:val="24"/>
          <w:szCs w:val="24"/>
        </w:rPr>
        <w:t xml:space="preserve"> hazard</w:t>
      </w:r>
      <w:r w:rsidR="008C4E9A">
        <w:rPr>
          <w:rFonts w:ascii="Times New Roman" w:hAnsi="Times New Roman" w:cs="Times New Roman"/>
          <w:sz w:val="24"/>
          <w:szCs w:val="24"/>
        </w:rPr>
        <w:t xml:space="preserve"> ratio</w:t>
      </w:r>
      <w:r w:rsidR="00B02DE2">
        <w:rPr>
          <w:rFonts w:ascii="Times New Roman" w:hAnsi="Times New Roman" w:cs="Times New Roman"/>
          <w:sz w:val="24"/>
          <w:szCs w:val="24"/>
        </w:rPr>
        <w:t xml:space="preserve"> of all-cause mortality </w:t>
      </w:r>
      <w:r w:rsidR="00D26CC0">
        <w:rPr>
          <w:rFonts w:ascii="Times New Roman" w:hAnsi="Times New Roman" w:cs="Times New Roman"/>
          <w:sz w:val="24"/>
          <w:szCs w:val="24"/>
        </w:rPr>
        <w:t>for CRN wa</w:t>
      </w:r>
      <w:r w:rsidR="004B696B">
        <w:rPr>
          <w:rFonts w:ascii="Times New Roman" w:hAnsi="Times New Roman" w:cs="Times New Roman"/>
          <w:sz w:val="24"/>
          <w:szCs w:val="24"/>
        </w:rPr>
        <w:t xml:space="preserve">s lower among those interviewed in </w:t>
      </w:r>
      <w:r w:rsidR="00862671">
        <w:rPr>
          <w:rFonts w:ascii="Times New Roman" w:hAnsi="Times New Roman" w:cs="Times New Roman"/>
          <w:sz w:val="24"/>
          <w:szCs w:val="24"/>
        </w:rPr>
        <w:t xml:space="preserve">and after </w:t>
      </w:r>
      <w:r w:rsidR="004B696B">
        <w:rPr>
          <w:rFonts w:ascii="Times New Roman" w:hAnsi="Times New Roman" w:cs="Times New Roman"/>
          <w:sz w:val="24"/>
          <w:szCs w:val="24"/>
        </w:rPr>
        <w:t>201</w:t>
      </w:r>
      <w:r w:rsidR="001E5FC5">
        <w:rPr>
          <w:rFonts w:ascii="Times New Roman" w:hAnsi="Times New Roman" w:cs="Times New Roman"/>
          <w:sz w:val="24"/>
          <w:szCs w:val="24"/>
        </w:rPr>
        <w:t>1</w:t>
      </w:r>
      <w:r w:rsidR="004B696B">
        <w:rPr>
          <w:rFonts w:ascii="Times New Roman" w:hAnsi="Times New Roman" w:cs="Times New Roman"/>
          <w:sz w:val="24"/>
          <w:szCs w:val="24"/>
        </w:rPr>
        <w:t xml:space="preserve"> compared to those interviewed before 2011 (</w:t>
      </w:r>
      <w:proofErr w:type="spellStart"/>
      <w:r w:rsidR="004B696B">
        <w:rPr>
          <w:rFonts w:ascii="Times New Roman" w:hAnsi="Times New Roman" w:cs="Times New Roman"/>
          <w:i/>
          <w:iCs/>
          <w:sz w:val="24"/>
          <w:szCs w:val="24"/>
        </w:rPr>
        <w:t>p</w:t>
      </w:r>
      <w:r w:rsidR="004B696B">
        <w:rPr>
          <w:rFonts w:ascii="Times New Roman" w:hAnsi="Times New Roman" w:cs="Times New Roman"/>
          <w:sz w:val="24"/>
          <w:szCs w:val="24"/>
          <w:vertAlign w:val="subscript"/>
        </w:rPr>
        <w:t>interaction</w:t>
      </w:r>
      <w:proofErr w:type="spellEnd"/>
      <w:r w:rsidR="004B696B">
        <w:rPr>
          <w:rFonts w:ascii="Times New Roman" w:hAnsi="Times New Roman" w:cs="Times New Roman"/>
          <w:sz w:val="24"/>
          <w:szCs w:val="24"/>
        </w:rPr>
        <w:t xml:space="preserve"> &lt; 0.001)</w:t>
      </w:r>
      <w:r w:rsidR="00642208">
        <w:rPr>
          <w:rFonts w:ascii="Times New Roman" w:hAnsi="Times New Roman" w:cs="Times New Roman"/>
          <w:sz w:val="24"/>
          <w:szCs w:val="24"/>
        </w:rPr>
        <w:t xml:space="preserve">, while the </w:t>
      </w:r>
      <w:r w:rsidR="008C4E9A">
        <w:rPr>
          <w:rFonts w:ascii="Times New Roman" w:hAnsi="Times New Roman" w:cs="Times New Roman"/>
          <w:sz w:val="24"/>
          <w:szCs w:val="24"/>
        </w:rPr>
        <w:t xml:space="preserve">adjusted hazard ratio did not </w:t>
      </w:r>
      <w:r w:rsidR="005B1F8A">
        <w:rPr>
          <w:rFonts w:ascii="Times New Roman" w:hAnsi="Times New Roman" w:cs="Times New Roman"/>
          <w:sz w:val="24"/>
          <w:szCs w:val="24"/>
        </w:rPr>
        <w:t xml:space="preserve">significantly </w:t>
      </w:r>
      <w:r w:rsidR="008C4E9A">
        <w:rPr>
          <w:rFonts w:ascii="Times New Roman" w:hAnsi="Times New Roman" w:cs="Times New Roman"/>
          <w:sz w:val="24"/>
          <w:szCs w:val="24"/>
        </w:rPr>
        <w:t>differ by interview</w:t>
      </w:r>
      <w:r w:rsidR="00E67E97">
        <w:rPr>
          <w:rFonts w:ascii="Times New Roman" w:hAnsi="Times New Roman" w:cs="Times New Roman"/>
          <w:sz w:val="24"/>
          <w:szCs w:val="24"/>
        </w:rPr>
        <w:t xml:space="preserve"> </w:t>
      </w:r>
      <w:r w:rsidR="00862671">
        <w:rPr>
          <w:rFonts w:ascii="Times New Roman" w:hAnsi="Times New Roman" w:cs="Times New Roman"/>
          <w:sz w:val="24"/>
          <w:szCs w:val="24"/>
        </w:rPr>
        <w:t>period</w:t>
      </w:r>
      <w:r w:rsidR="00E67E97">
        <w:rPr>
          <w:rFonts w:ascii="Times New Roman" w:hAnsi="Times New Roman" w:cs="Times New Roman"/>
          <w:sz w:val="24"/>
          <w:szCs w:val="24"/>
        </w:rPr>
        <w:t xml:space="preserve"> (</w:t>
      </w:r>
      <w:proofErr w:type="spellStart"/>
      <w:r w:rsidR="00BE4401">
        <w:rPr>
          <w:rFonts w:ascii="Times New Roman" w:hAnsi="Times New Roman" w:cs="Times New Roman"/>
          <w:i/>
          <w:iCs/>
          <w:sz w:val="24"/>
          <w:szCs w:val="24"/>
        </w:rPr>
        <w:t>p</w:t>
      </w:r>
      <w:r w:rsidR="00BE4401">
        <w:rPr>
          <w:rFonts w:ascii="Times New Roman" w:hAnsi="Times New Roman" w:cs="Times New Roman"/>
          <w:sz w:val="24"/>
          <w:szCs w:val="24"/>
          <w:vertAlign w:val="subscript"/>
        </w:rPr>
        <w:t>interaction</w:t>
      </w:r>
      <w:proofErr w:type="spellEnd"/>
      <w:r w:rsidR="00BE4401">
        <w:rPr>
          <w:rFonts w:ascii="Times New Roman" w:hAnsi="Times New Roman" w:cs="Times New Roman"/>
          <w:sz w:val="24"/>
          <w:szCs w:val="24"/>
        </w:rPr>
        <w:t xml:space="preserve"> = 0.149</w:t>
      </w:r>
      <w:r w:rsidR="007F0B19">
        <w:rPr>
          <w:rFonts w:ascii="Times New Roman" w:hAnsi="Times New Roman" w:cs="Times New Roman"/>
          <w:sz w:val="24"/>
          <w:szCs w:val="24"/>
        </w:rPr>
        <w:t>; Table 2</w:t>
      </w:r>
      <w:r w:rsidR="00BE4401">
        <w:rPr>
          <w:rFonts w:ascii="Times New Roman" w:hAnsi="Times New Roman" w:cs="Times New Roman"/>
          <w:sz w:val="24"/>
          <w:szCs w:val="24"/>
        </w:rPr>
        <w:t>)</w:t>
      </w:r>
      <w:r w:rsidR="00BD527F">
        <w:rPr>
          <w:rFonts w:ascii="Times New Roman" w:hAnsi="Times New Roman" w:cs="Times New Roman"/>
          <w:sz w:val="24"/>
          <w:szCs w:val="24"/>
        </w:rPr>
        <w:t xml:space="preserve">. </w:t>
      </w:r>
    </w:p>
    <w:p w14:paraId="62114A65" w14:textId="568E9D6A" w:rsidR="00624DD0" w:rsidRDefault="00624DD0"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w:t>
      </w:r>
      <w:r w:rsidR="00735877">
        <w:rPr>
          <w:rFonts w:ascii="Times New Roman" w:hAnsi="Times New Roman" w:cs="Times New Roman"/>
          <w:i/>
          <w:sz w:val="24"/>
          <w:szCs w:val="24"/>
        </w:rPr>
        <w:t>tension</w:t>
      </w:r>
    </w:p>
    <w:p w14:paraId="245BA7E3" w14:textId="20C71A2F" w:rsidR="00AE1990" w:rsidRPr="00AE1990" w:rsidRDefault="0008764E"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 total of 28,755 (19.5%) individuals classified as having CVD under the expanded definition died during the follow-up period</w:t>
      </w:r>
      <w:r w:rsidR="00BE5A5D">
        <w:rPr>
          <w:rFonts w:ascii="Times New Roman" w:hAnsi="Times New Roman" w:cs="Times New Roman"/>
          <w:iCs/>
          <w:sz w:val="24"/>
          <w:szCs w:val="24"/>
        </w:rPr>
        <w:t xml:space="preserve">, </w:t>
      </w:r>
      <w:r w:rsidR="00A65F27">
        <w:rPr>
          <w:rFonts w:ascii="Times New Roman" w:hAnsi="Times New Roman" w:cs="Times New Roman"/>
          <w:iCs/>
          <w:sz w:val="24"/>
          <w:szCs w:val="24"/>
        </w:rPr>
        <w:t>2,698 (</w:t>
      </w:r>
      <w:r w:rsidR="00C9184D">
        <w:rPr>
          <w:rFonts w:ascii="Times New Roman" w:hAnsi="Times New Roman" w:cs="Times New Roman"/>
          <w:iCs/>
          <w:sz w:val="24"/>
          <w:szCs w:val="24"/>
        </w:rPr>
        <w:t>9.4</w:t>
      </w:r>
      <w:r w:rsidR="00BE5A5D">
        <w:rPr>
          <w:rFonts w:ascii="Times New Roman" w:hAnsi="Times New Roman" w:cs="Times New Roman"/>
          <w:iCs/>
          <w:sz w:val="24"/>
          <w:szCs w:val="24"/>
        </w:rPr>
        <w:t>%</w:t>
      </w:r>
      <w:r w:rsidR="00A65F27">
        <w:rPr>
          <w:rFonts w:ascii="Times New Roman" w:hAnsi="Times New Roman" w:cs="Times New Roman"/>
          <w:iCs/>
          <w:sz w:val="24"/>
          <w:szCs w:val="24"/>
        </w:rPr>
        <w:t>)</w:t>
      </w:r>
      <w:r w:rsidR="00BE5A5D">
        <w:rPr>
          <w:rFonts w:ascii="Times New Roman" w:hAnsi="Times New Roman" w:cs="Times New Roman"/>
          <w:iCs/>
          <w:sz w:val="24"/>
          <w:szCs w:val="24"/>
        </w:rPr>
        <w:t xml:space="preserve"> of whom report</w:t>
      </w:r>
      <w:r w:rsidR="001D6ABA">
        <w:rPr>
          <w:rFonts w:ascii="Times New Roman" w:hAnsi="Times New Roman" w:cs="Times New Roman"/>
          <w:iCs/>
          <w:sz w:val="24"/>
          <w:szCs w:val="24"/>
        </w:rPr>
        <w:t>ed</w:t>
      </w:r>
      <w:r w:rsidR="00BE5A5D">
        <w:rPr>
          <w:rFonts w:ascii="Times New Roman" w:hAnsi="Times New Roman" w:cs="Times New Roman"/>
          <w:iCs/>
          <w:sz w:val="24"/>
          <w:szCs w:val="24"/>
        </w:rPr>
        <w:t xml:space="preserve"> CRN.</w:t>
      </w:r>
      <w:r w:rsidR="00844251">
        <w:rPr>
          <w:rFonts w:ascii="Times New Roman" w:hAnsi="Times New Roman" w:cs="Times New Roman"/>
          <w:iCs/>
          <w:sz w:val="24"/>
          <w:szCs w:val="24"/>
        </w:rPr>
        <w:t xml:space="preserve"> </w:t>
      </w:r>
      <w:r w:rsidR="00CC0163">
        <w:rPr>
          <w:rFonts w:ascii="Times New Roman" w:hAnsi="Times New Roman" w:cs="Times New Roman"/>
          <w:iCs/>
          <w:sz w:val="24"/>
          <w:szCs w:val="24"/>
        </w:rPr>
        <w:t>In unadjusted models, i</w:t>
      </w:r>
      <w:r w:rsidR="009E46D0">
        <w:rPr>
          <w:rFonts w:ascii="Times New Roman" w:hAnsi="Times New Roman" w:cs="Times New Roman"/>
          <w:iCs/>
          <w:sz w:val="24"/>
          <w:szCs w:val="24"/>
        </w:rPr>
        <w:t xml:space="preserve">ndividuals with CVD or hypertension </w:t>
      </w:r>
      <w:r w:rsidR="00657FDF">
        <w:rPr>
          <w:rFonts w:ascii="Times New Roman" w:hAnsi="Times New Roman" w:cs="Times New Roman"/>
          <w:iCs/>
          <w:sz w:val="24"/>
          <w:szCs w:val="24"/>
        </w:rPr>
        <w:t>who experienced CRN had significantly lower hazard of death than individuals who did not experience CRN</w:t>
      </w:r>
      <w:r w:rsidR="008A43E4">
        <w:rPr>
          <w:rFonts w:ascii="Times New Roman" w:hAnsi="Times New Roman" w:cs="Times New Roman"/>
          <w:iCs/>
          <w:sz w:val="24"/>
          <w:szCs w:val="24"/>
        </w:rPr>
        <w:t xml:space="preserve"> (HR = 0.771, 95% CI = </w:t>
      </w:r>
      <w:r w:rsidR="00366C5C">
        <w:rPr>
          <w:rFonts w:ascii="Times New Roman" w:hAnsi="Times New Roman" w:cs="Times New Roman"/>
          <w:iCs/>
          <w:sz w:val="24"/>
          <w:szCs w:val="24"/>
        </w:rPr>
        <w:t>0.732 – 0.813).</w:t>
      </w:r>
      <w:r w:rsidR="00950306">
        <w:rPr>
          <w:rFonts w:ascii="Times New Roman" w:hAnsi="Times New Roman" w:cs="Times New Roman"/>
          <w:iCs/>
          <w:sz w:val="24"/>
          <w:szCs w:val="24"/>
        </w:rPr>
        <w:t xml:space="preserve"> After adjustment for confounders, the hazard of death was </w:t>
      </w:r>
      <w:r w:rsidR="00E945B0">
        <w:rPr>
          <w:rFonts w:ascii="Times New Roman" w:hAnsi="Times New Roman" w:cs="Times New Roman"/>
          <w:iCs/>
          <w:sz w:val="24"/>
          <w:szCs w:val="24"/>
        </w:rPr>
        <w:t>23.0% higher</w:t>
      </w:r>
      <w:r w:rsidR="00D964A8">
        <w:rPr>
          <w:rFonts w:ascii="Times New Roman" w:hAnsi="Times New Roman" w:cs="Times New Roman"/>
          <w:iCs/>
          <w:sz w:val="24"/>
          <w:szCs w:val="24"/>
        </w:rPr>
        <w:t xml:space="preserve"> among </w:t>
      </w:r>
      <w:r w:rsidR="007B7E05">
        <w:rPr>
          <w:rFonts w:ascii="Times New Roman" w:hAnsi="Times New Roman" w:cs="Times New Roman"/>
          <w:iCs/>
          <w:sz w:val="24"/>
          <w:szCs w:val="24"/>
        </w:rPr>
        <w:t>individuals with CVD or hypertension who reported CRN</w:t>
      </w:r>
      <w:r w:rsidR="007E059A">
        <w:rPr>
          <w:rFonts w:ascii="Times New Roman" w:hAnsi="Times New Roman" w:cs="Times New Roman"/>
          <w:iCs/>
          <w:sz w:val="24"/>
          <w:szCs w:val="24"/>
        </w:rPr>
        <w:t xml:space="preserve"> relative to those who did not</w:t>
      </w:r>
      <w:r w:rsidR="007B7E05">
        <w:rPr>
          <w:rFonts w:ascii="Times New Roman" w:hAnsi="Times New Roman" w:cs="Times New Roman"/>
          <w:iCs/>
          <w:sz w:val="24"/>
          <w:szCs w:val="24"/>
        </w:rPr>
        <w:t xml:space="preserve"> report CRN (95% CI = 1</w:t>
      </w:r>
      <w:r w:rsidR="00763566">
        <w:rPr>
          <w:rFonts w:ascii="Times New Roman" w:hAnsi="Times New Roman" w:cs="Times New Roman"/>
          <w:iCs/>
          <w:sz w:val="24"/>
          <w:szCs w:val="24"/>
        </w:rPr>
        <w:t>.163 – 1.300</w:t>
      </w:r>
      <w:r w:rsidR="0078461C">
        <w:rPr>
          <w:rFonts w:ascii="Times New Roman" w:hAnsi="Times New Roman" w:cs="Times New Roman"/>
          <w:iCs/>
          <w:sz w:val="24"/>
          <w:szCs w:val="24"/>
        </w:rPr>
        <w:t>; Table 2</w:t>
      </w:r>
      <w:r w:rsidR="007B7E05">
        <w:rPr>
          <w:rFonts w:ascii="Times New Roman" w:hAnsi="Times New Roman" w:cs="Times New Roman"/>
          <w:iCs/>
          <w:sz w:val="24"/>
          <w:szCs w:val="24"/>
        </w:rPr>
        <w:t>)</w:t>
      </w:r>
      <w:r w:rsidR="00C4106E">
        <w:rPr>
          <w:rFonts w:ascii="Times New Roman" w:hAnsi="Times New Roman" w:cs="Times New Roman"/>
          <w:iCs/>
          <w:sz w:val="24"/>
          <w:szCs w:val="24"/>
        </w:rPr>
        <w:t>.</w:t>
      </w:r>
      <w:r w:rsidR="008D4328">
        <w:rPr>
          <w:rFonts w:ascii="Times New Roman" w:hAnsi="Times New Roman" w:cs="Times New Roman"/>
          <w:iCs/>
          <w:sz w:val="24"/>
          <w:szCs w:val="24"/>
        </w:rPr>
        <w:t xml:space="preserve"> </w:t>
      </w:r>
      <w:r w:rsidR="008F382F">
        <w:rPr>
          <w:rFonts w:ascii="Times New Roman" w:hAnsi="Times New Roman" w:cs="Times New Roman"/>
          <w:iCs/>
          <w:sz w:val="24"/>
          <w:szCs w:val="24"/>
        </w:rPr>
        <w:t>The unadjusted association</w:t>
      </w:r>
      <w:r w:rsidR="00806CF0">
        <w:rPr>
          <w:rFonts w:ascii="Times New Roman" w:hAnsi="Times New Roman" w:cs="Times New Roman"/>
          <w:iCs/>
          <w:sz w:val="24"/>
          <w:szCs w:val="24"/>
        </w:rPr>
        <w:t xml:space="preserve"> between CRN and all-cause mortality was </w:t>
      </w:r>
      <w:r w:rsidR="00217C57">
        <w:rPr>
          <w:rFonts w:ascii="Times New Roman" w:hAnsi="Times New Roman" w:cs="Times New Roman"/>
          <w:iCs/>
          <w:sz w:val="24"/>
          <w:szCs w:val="24"/>
        </w:rPr>
        <w:t xml:space="preserve">higher </w:t>
      </w:r>
      <w:r w:rsidR="002B3F22">
        <w:rPr>
          <w:rFonts w:ascii="Times New Roman" w:hAnsi="Times New Roman" w:cs="Times New Roman"/>
          <w:iCs/>
          <w:sz w:val="24"/>
          <w:szCs w:val="24"/>
        </w:rPr>
        <w:t xml:space="preserve">among those interviewed in and after 2011 </w:t>
      </w:r>
      <w:r w:rsidR="008D4328">
        <w:rPr>
          <w:rFonts w:ascii="Times New Roman" w:hAnsi="Times New Roman" w:cs="Times New Roman"/>
          <w:iCs/>
          <w:sz w:val="24"/>
          <w:szCs w:val="24"/>
        </w:rPr>
        <w:t>(</w:t>
      </w:r>
      <w:proofErr w:type="spellStart"/>
      <w:r w:rsidR="00D843D9">
        <w:rPr>
          <w:rFonts w:ascii="Times New Roman" w:hAnsi="Times New Roman" w:cs="Times New Roman"/>
          <w:i/>
          <w:iCs/>
          <w:sz w:val="24"/>
          <w:szCs w:val="24"/>
        </w:rPr>
        <w:t>p</w:t>
      </w:r>
      <w:r w:rsidR="00D843D9">
        <w:rPr>
          <w:rFonts w:ascii="Times New Roman" w:hAnsi="Times New Roman" w:cs="Times New Roman"/>
          <w:sz w:val="24"/>
          <w:szCs w:val="24"/>
          <w:vertAlign w:val="subscript"/>
        </w:rPr>
        <w:t>interaction</w:t>
      </w:r>
      <w:proofErr w:type="spellEnd"/>
      <w:r w:rsidR="00D843D9">
        <w:rPr>
          <w:rFonts w:ascii="Times New Roman" w:hAnsi="Times New Roman" w:cs="Times New Roman"/>
          <w:sz w:val="24"/>
          <w:szCs w:val="24"/>
        </w:rPr>
        <w:t xml:space="preserve"> &lt; 0.001</w:t>
      </w:r>
      <w:r w:rsidR="008D4328">
        <w:rPr>
          <w:rFonts w:ascii="Times New Roman" w:hAnsi="Times New Roman" w:cs="Times New Roman"/>
          <w:iCs/>
          <w:sz w:val="24"/>
          <w:szCs w:val="24"/>
        </w:rPr>
        <w:t>)</w:t>
      </w:r>
      <w:r w:rsidR="00242C37">
        <w:rPr>
          <w:rFonts w:ascii="Times New Roman" w:hAnsi="Times New Roman" w:cs="Times New Roman"/>
          <w:iCs/>
          <w:sz w:val="24"/>
          <w:szCs w:val="24"/>
        </w:rPr>
        <w:t xml:space="preserve">, while the adjusted association </w:t>
      </w:r>
      <w:r w:rsidR="000D32E8">
        <w:rPr>
          <w:rFonts w:ascii="Times New Roman" w:hAnsi="Times New Roman" w:cs="Times New Roman"/>
          <w:iCs/>
          <w:sz w:val="24"/>
          <w:szCs w:val="24"/>
        </w:rPr>
        <w:t xml:space="preserve">was </w:t>
      </w:r>
      <w:r w:rsidR="00217C57">
        <w:rPr>
          <w:rFonts w:ascii="Times New Roman" w:hAnsi="Times New Roman" w:cs="Times New Roman"/>
          <w:iCs/>
          <w:sz w:val="24"/>
          <w:szCs w:val="24"/>
        </w:rPr>
        <w:t>lower</w:t>
      </w:r>
      <w:r w:rsidR="0009419B">
        <w:rPr>
          <w:rFonts w:ascii="Times New Roman" w:hAnsi="Times New Roman" w:cs="Times New Roman"/>
          <w:iCs/>
          <w:sz w:val="24"/>
          <w:szCs w:val="24"/>
        </w:rPr>
        <w:t xml:space="preserve"> </w:t>
      </w:r>
      <w:r w:rsidR="00E565C7">
        <w:rPr>
          <w:rFonts w:ascii="Times New Roman" w:hAnsi="Times New Roman" w:cs="Times New Roman"/>
          <w:iCs/>
          <w:sz w:val="24"/>
          <w:szCs w:val="24"/>
        </w:rPr>
        <w:t>(</w:t>
      </w:r>
      <w:proofErr w:type="spellStart"/>
      <w:r w:rsidR="00E565C7">
        <w:rPr>
          <w:rFonts w:ascii="Times New Roman" w:hAnsi="Times New Roman" w:cs="Times New Roman"/>
          <w:i/>
          <w:iCs/>
          <w:sz w:val="24"/>
          <w:szCs w:val="24"/>
        </w:rPr>
        <w:t>p</w:t>
      </w:r>
      <w:r w:rsidR="00E565C7">
        <w:rPr>
          <w:rFonts w:ascii="Times New Roman" w:hAnsi="Times New Roman" w:cs="Times New Roman"/>
          <w:sz w:val="24"/>
          <w:szCs w:val="24"/>
          <w:vertAlign w:val="subscript"/>
        </w:rPr>
        <w:t>interaction</w:t>
      </w:r>
      <w:proofErr w:type="spellEnd"/>
      <w:r w:rsidR="00521B6A">
        <w:rPr>
          <w:rFonts w:ascii="Times New Roman" w:hAnsi="Times New Roman" w:cs="Times New Roman"/>
          <w:sz w:val="24"/>
          <w:szCs w:val="24"/>
        </w:rPr>
        <w:t xml:space="preserve"> =</w:t>
      </w:r>
      <w:r w:rsidR="00E565C7">
        <w:rPr>
          <w:rFonts w:ascii="Times New Roman" w:hAnsi="Times New Roman" w:cs="Times New Roman"/>
          <w:sz w:val="24"/>
          <w:szCs w:val="24"/>
        </w:rPr>
        <w:t xml:space="preserve"> </w:t>
      </w:r>
      <w:r w:rsidR="00942309">
        <w:rPr>
          <w:rFonts w:ascii="Times New Roman" w:hAnsi="Times New Roman" w:cs="Times New Roman"/>
          <w:sz w:val="24"/>
          <w:szCs w:val="24"/>
        </w:rPr>
        <w:t>0.0</w:t>
      </w:r>
      <w:r w:rsidR="005745B9">
        <w:rPr>
          <w:rFonts w:ascii="Times New Roman" w:hAnsi="Times New Roman" w:cs="Times New Roman"/>
          <w:sz w:val="24"/>
          <w:szCs w:val="24"/>
        </w:rPr>
        <w:t>40</w:t>
      </w:r>
      <w:r w:rsidR="00E565C7">
        <w:rPr>
          <w:rFonts w:ascii="Times New Roman" w:hAnsi="Times New Roman" w:cs="Times New Roman"/>
          <w:iCs/>
          <w:sz w:val="24"/>
          <w:szCs w:val="24"/>
        </w:rPr>
        <w:t>).</w:t>
      </w:r>
    </w:p>
    <w:p w14:paraId="24830A5E" w14:textId="7DE11FCD" w:rsidR="009E5ABC" w:rsidRDefault="009E5ABC"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ease</w:t>
      </w:r>
      <w:r w:rsidR="00276AF3">
        <w:rPr>
          <w:rFonts w:ascii="Times New Roman" w:hAnsi="Times New Roman" w:cs="Times New Roman"/>
          <w:b/>
          <w:bCs/>
          <w:iCs/>
          <w:sz w:val="24"/>
          <w:szCs w:val="24"/>
        </w:rPr>
        <w:t>-</w:t>
      </w:r>
      <w:r>
        <w:rPr>
          <w:rFonts w:ascii="Times New Roman" w:hAnsi="Times New Roman" w:cs="Times New Roman"/>
          <w:b/>
          <w:bCs/>
          <w:iCs/>
          <w:sz w:val="24"/>
          <w:szCs w:val="24"/>
        </w:rPr>
        <w:t>Specific Mortality</w:t>
      </w:r>
    </w:p>
    <w:p w14:paraId="5C1887AE" w14:textId="48758E45"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Diabetes</w:t>
      </w:r>
    </w:p>
    <w:p w14:paraId="60DFC9E7" w14:textId="5D351C17" w:rsidR="00C16BE4" w:rsidRPr="00B81256" w:rsidRDefault="00AB1FA3"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mong individu</w:t>
      </w:r>
      <w:r w:rsidR="00F5101A">
        <w:rPr>
          <w:rFonts w:ascii="Times New Roman" w:hAnsi="Times New Roman" w:cs="Times New Roman"/>
          <w:iCs/>
          <w:sz w:val="24"/>
          <w:szCs w:val="24"/>
        </w:rPr>
        <w:t xml:space="preserve">als with diabetes, 3,045 (8.74%) died of </w:t>
      </w:r>
      <w:r w:rsidR="00B54C19">
        <w:rPr>
          <w:rFonts w:ascii="Times New Roman" w:hAnsi="Times New Roman" w:cs="Times New Roman"/>
          <w:iCs/>
          <w:sz w:val="24"/>
          <w:szCs w:val="24"/>
        </w:rPr>
        <w:t>diabetes</w:t>
      </w:r>
      <w:r w:rsidR="00F5101A">
        <w:rPr>
          <w:rFonts w:ascii="Times New Roman" w:hAnsi="Times New Roman" w:cs="Times New Roman"/>
          <w:iCs/>
          <w:sz w:val="24"/>
          <w:szCs w:val="24"/>
        </w:rPr>
        <w:t xml:space="preserve"> during the follow-up period</w:t>
      </w:r>
      <w:r w:rsidR="003222D7">
        <w:rPr>
          <w:rFonts w:ascii="Times New Roman" w:hAnsi="Times New Roman" w:cs="Times New Roman"/>
          <w:iCs/>
          <w:sz w:val="24"/>
          <w:szCs w:val="24"/>
        </w:rPr>
        <w:t xml:space="preserve"> and o</w:t>
      </w:r>
      <w:r w:rsidR="00C90F08">
        <w:rPr>
          <w:rFonts w:ascii="Times New Roman" w:hAnsi="Times New Roman" w:cs="Times New Roman"/>
          <w:iCs/>
          <w:sz w:val="24"/>
          <w:szCs w:val="24"/>
        </w:rPr>
        <w:t xml:space="preserve">f these individuals, </w:t>
      </w:r>
      <w:r w:rsidR="00A82E5B">
        <w:rPr>
          <w:rFonts w:ascii="Times New Roman" w:hAnsi="Times New Roman" w:cs="Times New Roman"/>
          <w:iCs/>
          <w:sz w:val="24"/>
          <w:szCs w:val="24"/>
        </w:rPr>
        <w:t>392 (12.9%)</w:t>
      </w:r>
      <w:r w:rsidR="00C90F08">
        <w:rPr>
          <w:rFonts w:ascii="Times New Roman" w:hAnsi="Times New Roman" w:cs="Times New Roman"/>
          <w:iCs/>
          <w:sz w:val="24"/>
          <w:szCs w:val="24"/>
        </w:rPr>
        <w:t xml:space="preserve"> </w:t>
      </w:r>
      <w:r w:rsidR="00A44A94">
        <w:rPr>
          <w:rFonts w:ascii="Times New Roman" w:hAnsi="Times New Roman" w:cs="Times New Roman"/>
          <w:iCs/>
          <w:sz w:val="24"/>
          <w:szCs w:val="24"/>
        </w:rPr>
        <w:t>had experienced CRN.</w:t>
      </w:r>
      <w:r w:rsidR="003504FE">
        <w:rPr>
          <w:rFonts w:ascii="Times New Roman" w:hAnsi="Times New Roman" w:cs="Times New Roman"/>
          <w:iCs/>
          <w:sz w:val="24"/>
          <w:szCs w:val="24"/>
        </w:rPr>
        <w:t xml:space="preserve"> </w:t>
      </w:r>
      <w:r w:rsidR="00F7317D">
        <w:rPr>
          <w:rFonts w:ascii="Times New Roman" w:hAnsi="Times New Roman" w:cs="Times New Roman"/>
          <w:iCs/>
          <w:sz w:val="24"/>
          <w:szCs w:val="24"/>
        </w:rPr>
        <w:t xml:space="preserve">As shown in Table 2, </w:t>
      </w:r>
      <w:r w:rsidR="003504FE">
        <w:rPr>
          <w:rFonts w:ascii="Times New Roman" w:hAnsi="Times New Roman" w:cs="Times New Roman"/>
          <w:iCs/>
          <w:sz w:val="24"/>
          <w:szCs w:val="24"/>
        </w:rPr>
        <w:t xml:space="preserve">CRN was associated with a </w:t>
      </w:r>
      <w:r w:rsidR="003C7392">
        <w:rPr>
          <w:rFonts w:ascii="Times New Roman" w:hAnsi="Times New Roman" w:cs="Times New Roman"/>
          <w:iCs/>
          <w:sz w:val="24"/>
          <w:szCs w:val="24"/>
        </w:rPr>
        <w:t xml:space="preserve">24.3% </w:t>
      </w:r>
      <w:r w:rsidR="003504FE">
        <w:rPr>
          <w:rFonts w:ascii="Times New Roman" w:hAnsi="Times New Roman" w:cs="Times New Roman"/>
          <w:iCs/>
          <w:sz w:val="24"/>
          <w:szCs w:val="24"/>
        </w:rPr>
        <w:t>lower hazard of di</w:t>
      </w:r>
      <w:r w:rsidR="00627012">
        <w:rPr>
          <w:rFonts w:ascii="Times New Roman" w:hAnsi="Times New Roman" w:cs="Times New Roman"/>
          <w:iCs/>
          <w:sz w:val="24"/>
          <w:szCs w:val="24"/>
        </w:rPr>
        <w:t>abetes-related deaths</w:t>
      </w:r>
      <w:r w:rsidR="002F0A86">
        <w:rPr>
          <w:rFonts w:ascii="Times New Roman" w:hAnsi="Times New Roman" w:cs="Times New Roman"/>
          <w:iCs/>
          <w:sz w:val="24"/>
          <w:szCs w:val="24"/>
        </w:rPr>
        <w:t xml:space="preserve"> before adjustment for confounders</w:t>
      </w:r>
      <w:r w:rsidR="003C7392">
        <w:rPr>
          <w:rFonts w:ascii="Times New Roman" w:hAnsi="Times New Roman" w:cs="Times New Roman"/>
          <w:iCs/>
          <w:sz w:val="24"/>
          <w:szCs w:val="24"/>
        </w:rPr>
        <w:t xml:space="preserve"> (95% CI = </w:t>
      </w:r>
      <w:r w:rsidR="00C66B4C">
        <w:rPr>
          <w:rFonts w:ascii="Times New Roman" w:hAnsi="Times New Roman" w:cs="Times New Roman"/>
          <w:iCs/>
          <w:sz w:val="24"/>
          <w:szCs w:val="24"/>
        </w:rPr>
        <w:t>0.674 – 0.870</w:t>
      </w:r>
      <w:r w:rsidR="003C7392">
        <w:rPr>
          <w:rFonts w:ascii="Times New Roman" w:hAnsi="Times New Roman" w:cs="Times New Roman"/>
          <w:iCs/>
          <w:sz w:val="24"/>
          <w:szCs w:val="24"/>
        </w:rPr>
        <w:t>)</w:t>
      </w:r>
      <w:r w:rsidR="000737B1">
        <w:rPr>
          <w:rFonts w:ascii="Times New Roman" w:hAnsi="Times New Roman" w:cs="Times New Roman"/>
          <w:iCs/>
          <w:sz w:val="24"/>
          <w:szCs w:val="24"/>
        </w:rPr>
        <w:t xml:space="preserve">. However, after adjustment, the </w:t>
      </w:r>
      <w:r w:rsidR="007A637B">
        <w:rPr>
          <w:rFonts w:ascii="Times New Roman" w:hAnsi="Times New Roman" w:cs="Times New Roman"/>
          <w:iCs/>
          <w:sz w:val="24"/>
          <w:szCs w:val="24"/>
        </w:rPr>
        <w:t>direction of association changed such that CRN was associated with a</w:t>
      </w:r>
      <w:r w:rsidR="00442F00">
        <w:rPr>
          <w:rFonts w:ascii="Times New Roman" w:hAnsi="Times New Roman" w:cs="Times New Roman"/>
          <w:iCs/>
          <w:sz w:val="24"/>
          <w:szCs w:val="24"/>
        </w:rPr>
        <w:t xml:space="preserve"> 22.6% </w:t>
      </w:r>
      <w:r w:rsidR="002F0A86">
        <w:rPr>
          <w:rFonts w:ascii="Times New Roman" w:hAnsi="Times New Roman" w:cs="Times New Roman"/>
          <w:iCs/>
          <w:sz w:val="24"/>
          <w:szCs w:val="24"/>
        </w:rPr>
        <w:t>higher hazard of diabetes-related deaths</w:t>
      </w:r>
      <w:r w:rsidR="00004B2B">
        <w:rPr>
          <w:rFonts w:ascii="Times New Roman" w:hAnsi="Times New Roman" w:cs="Times New Roman"/>
          <w:iCs/>
          <w:sz w:val="24"/>
          <w:szCs w:val="24"/>
        </w:rPr>
        <w:t xml:space="preserve"> (</w:t>
      </w:r>
      <w:r w:rsidR="007F1CA7">
        <w:rPr>
          <w:rFonts w:ascii="Times New Roman" w:hAnsi="Times New Roman" w:cs="Times New Roman"/>
          <w:iCs/>
          <w:sz w:val="24"/>
          <w:szCs w:val="24"/>
        </w:rPr>
        <w:t>95% CI = 1.074 – 1.399)</w:t>
      </w:r>
      <w:r w:rsidR="002F0A86">
        <w:rPr>
          <w:rFonts w:ascii="Times New Roman" w:hAnsi="Times New Roman" w:cs="Times New Roman"/>
          <w:iCs/>
          <w:sz w:val="24"/>
          <w:szCs w:val="24"/>
        </w:rPr>
        <w:t>.</w:t>
      </w:r>
      <w:r w:rsidR="002073A0">
        <w:rPr>
          <w:rFonts w:ascii="Times New Roman" w:hAnsi="Times New Roman" w:cs="Times New Roman"/>
          <w:iCs/>
          <w:sz w:val="24"/>
          <w:szCs w:val="24"/>
        </w:rPr>
        <w:t xml:space="preserve"> </w:t>
      </w:r>
      <w:r w:rsidR="00015170">
        <w:rPr>
          <w:rFonts w:ascii="Times New Roman" w:hAnsi="Times New Roman" w:cs="Times New Roman"/>
          <w:iCs/>
          <w:sz w:val="24"/>
          <w:szCs w:val="24"/>
        </w:rPr>
        <w:t>The strength of association</w:t>
      </w:r>
      <w:r w:rsidR="00107395">
        <w:rPr>
          <w:rFonts w:ascii="Times New Roman" w:hAnsi="Times New Roman" w:cs="Times New Roman"/>
          <w:iCs/>
          <w:sz w:val="24"/>
          <w:szCs w:val="24"/>
        </w:rPr>
        <w:t xml:space="preserve"> between CRN and diabetes-related </w:t>
      </w:r>
      <w:r w:rsidR="00107395">
        <w:rPr>
          <w:rFonts w:ascii="Times New Roman" w:hAnsi="Times New Roman" w:cs="Times New Roman"/>
          <w:iCs/>
          <w:sz w:val="24"/>
          <w:szCs w:val="24"/>
        </w:rPr>
        <w:lastRenderedPageBreak/>
        <w:t>mortality did not differ between those interviewed prior to versus in and after 2011</w:t>
      </w:r>
      <w:r w:rsidR="00015170">
        <w:rPr>
          <w:rFonts w:ascii="Times New Roman" w:hAnsi="Times New Roman" w:cs="Times New Roman"/>
          <w:iCs/>
          <w:sz w:val="24"/>
          <w:szCs w:val="24"/>
        </w:rPr>
        <w:t xml:space="preserve"> in either unadjusted (</w:t>
      </w:r>
      <w:proofErr w:type="spellStart"/>
      <w:r w:rsidR="002C0652">
        <w:rPr>
          <w:rFonts w:ascii="Times New Roman" w:hAnsi="Times New Roman" w:cs="Times New Roman"/>
          <w:i/>
          <w:sz w:val="24"/>
          <w:szCs w:val="24"/>
        </w:rPr>
        <w:t>p</w:t>
      </w:r>
      <w:r w:rsidR="002C0652">
        <w:rPr>
          <w:rFonts w:ascii="Times New Roman" w:hAnsi="Times New Roman" w:cs="Times New Roman"/>
          <w:iCs/>
          <w:sz w:val="24"/>
          <w:szCs w:val="24"/>
          <w:vertAlign w:val="subscript"/>
        </w:rPr>
        <w:t>interaction</w:t>
      </w:r>
      <w:proofErr w:type="spellEnd"/>
      <w:r w:rsidR="002C0652">
        <w:rPr>
          <w:rFonts w:ascii="Times New Roman" w:hAnsi="Times New Roman" w:cs="Times New Roman"/>
          <w:iCs/>
          <w:sz w:val="24"/>
          <w:szCs w:val="24"/>
          <w:vertAlign w:val="subscript"/>
        </w:rPr>
        <w:t xml:space="preserve"> </w:t>
      </w:r>
      <w:r w:rsidR="002C0652">
        <w:rPr>
          <w:rFonts w:ascii="Times New Roman" w:hAnsi="Times New Roman" w:cs="Times New Roman"/>
          <w:iCs/>
          <w:sz w:val="24"/>
          <w:szCs w:val="24"/>
        </w:rPr>
        <w:t>=</w:t>
      </w:r>
      <w:r w:rsidR="00F93F5B">
        <w:rPr>
          <w:rFonts w:ascii="Times New Roman" w:hAnsi="Times New Roman" w:cs="Times New Roman"/>
          <w:iCs/>
          <w:sz w:val="24"/>
          <w:szCs w:val="24"/>
        </w:rPr>
        <w:t xml:space="preserve"> 0.211</w:t>
      </w:r>
      <w:r w:rsidR="00015170">
        <w:rPr>
          <w:rFonts w:ascii="Times New Roman" w:hAnsi="Times New Roman" w:cs="Times New Roman"/>
          <w:iCs/>
          <w:sz w:val="24"/>
          <w:szCs w:val="24"/>
        </w:rPr>
        <w:t>) or adjusted</w:t>
      </w:r>
      <w:r w:rsidR="00B81256">
        <w:rPr>
          <w:rFonts w:ascii="Times New Roman" w:hAnsi="Times New Roman" w:cs="Times New Roman"/>
          <w:iCs/>
          <w:sz w:val="24"/>
          <w:szCs w:val="24"/>
        </w:rPr>
        <w:t xml:space="preserve"> (</w:t>
      </w:r>
      <w:proofErr w:type="spellStart"/>
      <w:r w:rsidR="00B81256">
        <w:rPr>
          <w:rFonts w:ascii="Times New Roman" w:hAnsi="Times New Roman" w:cs="Times New Roman"/>
          <w:i/>
          <w:sz w:val="24"/>
          <w:szCs w:val="24"/>
        </w:rPr>
        <w:t>p</w:t>
      </w:r>
      <w:r w:rsidR="00B81256">
        <w:rPr>
          <w:rFonts w:ascii="Times New Roman" w:hAnsi="Times New Roman" w:cs="Times New Roman"/>
          <w:iCs/>
          <w:sz w:val="24"/>
          <w:szCs w:val="24"/>
          <w:vertAlign w:val="subscript"/>
        </w:rPr>
        <w:t>interaction</w:t>
      </w:r>
      <w:proofErr w:type="spellEnd"/>
      <w:r w:rsidR="00B81256">
        <w:rPr>
          <w:rFonts w:ascii="Times New Roman" w:hAnsi="Times New Roman" w:cs="Times New Roman"/>
          <w:i/>
          <w:sz w:val="24"/>
          <w:szCs w:val="24"/>
        </w:rPr>
        <w:t xml:space="preserve"> = </w:t>
      </w:r>
      <w:r w:rsidR="00B81256">
        <w:rPr>
          <w:rFonts w:ascii="Times New Roman" w:hAnsi="Times New Roman" w:cs="Times New Roman"/>
          <w:iCs/>
          <w:sz w:val="24"/>
          <w:szCs w:val="24"/>
        </w:rPr>
        <w:t>0.272)</w:t>
      </w:r>
      <w:r w:rsidR="002C0652">
        <w:rPr>
          <w:rFonts w:ascii="Times New Roman" w:hAnsi="Times New Roman" w:cs="Times New Roman"/>
          <w:iCs/>
          <w:sz w:val="24"/>
          <w:szCs w:val="24"/>
        </w:rPr>
        <w:t xml:space="preserve"> models</w:t>
      </w:r>
      <w:r w:rsidR="000940A3">
        <w:rPr>
          <w:rFonts w:ascii="Times New Roman" w:hAnsi="Times New Roman" w:cs="Times New Roman"/>
          <w:iCs/>
          <w:sz w:val="24"/>
          <w:szCs w:val="24"/>
        </w:rPr>
        <w:t>, although the association was</w:t>
      </w:r>
      <w:r w:rsidR="001C4018">
        <w:rPr>
          <w:rFonts w:ascii="Times New Roman" w:hAnsi="Times New Roman" w:cs="Times New Roman"/>
          <w:iCs/>
          <w:sz w:val="24"/>
          <w:szCs w:val="24"/>
        </w:rPr>
        <w:t xml:space="preserve"> significant </w:t>
      </w:r>
      <w:r w:rsidR="00F93F5B">
        <w:rPr>
          <w:rFonts w:ascii="Times New Roman" w:hAnsi="Times New Roman" w:cs="Times New Roman"/>
          <w:iCs/>
          <w:sz w:val="24"/>
          <w:szCs w:val="24"/>
        </w:rPr>
        <w:t xml:space="preserve">only </w:t>
      </w:r>
      <w:r w:rsidR="001C4018">
        <w:rPr>
          <w:rFonts w:ascii="Times New Roman" w:hAnsi="Times New Roman" w:cs="Times New Roman"/>
          <w:iCs/>
          <w:sz w:val="24"/>
          <w:szCs w:val="24"/>
        </w:rPr>
        <w:t>among those interviewed in earlier waves.</w:t>
      </w:r>
    </w:p>
    <w:p w14:paraId="7FDE9563" w14:textId="2EE7A5BE"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w:t>
      </w:r>
    </w:p>
    <w:p w14:paraId="07CE3900" w14:textId="09D559E0" w:rsidR="000E0B8C" w:rsidRPr="00EC2134" w:rsidRDefault="00430A6A" w:rsidP="00901EF3">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During follow-up, 4,845 (9.14%) of</w:t>
      </w:r>
      <w:r w:rsidR="00901EF3">
        <w:rPr>
          <w:rFonts w:ascii="Times New Roman" w:hAnsi="Times New Roman" w:cs="Times New Roman"/>
          <w:iCs/>
          <w:sz w:val="24"/>
          <w:szCs w:val="24"/>
        </w:rPr>
        <w:t xml:space="preserve"> individuals with </w:t>
      </w:r>
      <w:r w:rsidR="0027268E">
        <w:rPr>
          <w:rFonts w:ascii="Times New Roman" w:hAnsi="Times New Roman" w:cs="Times New Roman"/>
          <w:iCs/>
          <w:sz w:val="24"/>
          <w:szCs w:val="24"/>
        </w:rPr>
        <w:t xml:space="preserve">CVD, excluding hypertension, died </w:t>
      </w:r>
      <w:r>
        <w:rPr>
          <w:rFonts w:ascii="Times New Roman" w:hAnsi="Times New Roman" w:cs="Times New Roman"/>
          <w:iCs/>
          <w:sz w:val="24"/>
          <w:szCs w:val="24"/>
        </w:rPr>
        <w:t xml:space="preserve">due to heart or cerebrovascular disease, </w:t>
      </w:r>
      <w:r w:rsidR="00925676">
        <w:rPr>
          <w:rFonts w:ascii="Times New Roman" w:hAnsi="Times New Roman" w:cs="Times New Roman"/>
          <w:iCs/>
          <w:sz w:val="24"/>
          <w:szCs w:val="24"/>
        </w:rPr>
        <w:t>449 (9.3%)</w:t>
      </w:r>
      <w:r>
        <w:rPr>
          <w:rFonts w:ascii="Times New Roman" w:hAnsi="Times New Roman" w:cs="Times New Roman"/>
          <w:iCs/>
          <w:sz w:val="24"/>
          <w:szCs w:val="24"/>
        </w:rPr>
        <w:t xml:space="preserve"> of whom had reported CRN</w:t>
      </w:r>
      <w:r w:rsidR="00E359C3">
        <w:rPr>
          <w:rFonts w:ascii="Times New Roman" w:hAnsi="Times New Roman" w:cs="Times New Roman"/>
          <w:iCs/>
          <w:sz w:val="24"/>
          <w:szCs w:val="24"/>
        </w:rPr>
        <w:t>.</w:t>
      </w:r>
      <w:r w:rsidR="00F611BE">
        <w:rPr>
          <w:rFonts w:ascii="Times New Roman" w:hAnsi="Times New Roman" w:cs="Times New Roman"/>
          <w:iCs/>
          <w:sz w:val="24"/>
          <w:szCs w:val="24"/>
        </w:rPr>
        <w:t xml:space="preserve"> CRN was associated with a lower hazard of disease-specific mortality</w:t>
      </w:r>
      <w:r w:rsidR="00E359C3">
        <w:rPr>
          <w:rFonts w:ascii="Times New Roman" w:hAnsi="Times New Roman" w:cs="Times New Roman"/>
          <w:iCs/>
          <w:sz w:val="24"/>
          <w:szCs w:val="24"/>
        </w:rPr>
        <w:t xml:space="preserve"> in the unadjusted model</w:t>
      </w:r>
      <w:r w:rsidR="00087ECB">
        <w:rPr>
          <w:rFonts w:ascii="Times New Roman" w:hAnsi="Times New Roman" w:cs="Times New Roman"/>
          <w:iCs/>
          <w:sz w:val="24"/>
          <w:szCs w:val="24"/>
        </w:rPr>
        <w:t>. After adjusting for confounders, individuals with CVD who reported CRN had a 1</w:t>
      </w:r>
      <w:r w:rsidR="00181489">
        <w:rPr>
          <w:rFonts w:ascii="Times New Roman" w:hAnsi="Times New Roman" w:cs="Times New Roman"/>
          <w:iCs/>
          <w:sz w:val="24"/>
          <w:szCs w:val="24"/>
        </w:rPr>
        <w:t>2.3</w:t>
      </w:r>
      <w:r w:rsidR="00087ECB">
        <w:rPr>
          <w:rFonts w:ascii="Times New Roman" w:hAnsi="Times New Roman" w:cs="Times New Roman"/>
          <w:iCs/>
          <w:sz w:val="24"/>
          <w:szCs w:val="24"/>
        </w:rPr>
        <w:t>% higher hazard of disease-specific mortality relative to individuals who did not report CRN</w:t>
      </w:r>
      <w:r w:rsidR="00907D34">
        <w:rPr>
          <w:rFonts w:ascii="Times New Roman" w:hAnsi="Times New Roman" w:cs="Times New Roman"/>
          <w:iCs/>
          <w:sz w:val="24"/>
          <w:szCs w:val="24"/>
        </w:rPr>
        <w:t>, although this association was not significant</w:t>
      </w:r>
      <w:r w:rsidR="00B2683F">
        <w:rPr>
          <w:rFonts w:ascii="Times New Roman" w:hAnsi="Times New Roman" w:cs="Times New Roman"/>
          <w:iCs/>
          <w:sz w:val="24"/>
          <w:szCs w:val="24"/>
        </w:rPr>
        <w:t xml:space="preserve"> (95% CI =</w:t>
      </w:r>
      <w:r w:rsidR="00925676">
        <w:rPr>
          <w:rFonts w:ascii="Times New Roman" w:hAnsi="Times New Roman" w:cs="Times New Roman"/>
          <w:iCs/>
          <w:sz w:val="24"/>
          <w:szCs w:val="24"/>
        </w:rPr>
        <w:t xml:space="preserve"> </w:t>
      </w:r>
      <w:r w:rsidR="00907D34">
        <w:rPr>
          <w:rFonts w:ascii="Times New Roman" w:hAnsi="Times New Roman" w:cs="Times New Roman"/>
          <w:iCs/>
          <w:sz w:val="24"/>
          <w:szCs w:val="24"/>
        </w:rPr>
        <w:t>0.993 – 1.271</w:t>
      </w:r>
      <w:r w:rsidR="00DA47B9">
        <w:rPr>
          <w:rFonts w:ascii="Times New Roman" w:hAnsi="Times New Roman" w:cs="Times New Roman"/>
          <w:iCs/>
          <w:sz w:val="24"/>
          <w:szCs w:val="24"/>
        </w:rPr>
        <w:t>; Table 2</w:t>
      </w:r>
      <w:r w:rsidR="00907D34">
        <w:rPr>
          <w:rFonts w:ascii="Times New Roman" w:hAnsi="Times New Roman" w:cs="Times New Roman"/>
          <w:iCs/>
          <w:sz w:val="24"/>
          <w:szCs w:val="24"/>
        </w:rPr>
        <w:t xml:space="preserve">). </w:t>
      </w:r>
      <w:r w:rsidR="009655F8">
        <w:rPr>
          <w:rFonts w:ascii="Times New Roman" w:hAnsi="Times New Roman" w:cs="Times New Roman"/>
          <w:iCs/>
          <w:sz w:val="24"/>
          <w:szCs w:val="24"/>
        </w:rPr>
        <w:t>When we stratified by year of interview, individuals</w:t>
      </w:r>
      <w:r w:rsidR="0080482E">
        <w:rPr>
          <w:rFonts w:ascii="Times New Roman" w:hAnsi="Times New Roman" w:cs="Times New Roman"/>
          <w:iCs/>
          <w:sz w:val="24"/>
          <w:szCs w:val="24"/>
        </w:rPr>
        <w:t xml:space="preserve"> interviewed prior to 2011</w:t>
      </w:r>
      <w:r w:rsidR="009655F8">
        <w:rPr>
          <w:rFonts w:ascii="Times New Roman" w:hAnsi="Times New Roman" w:cs="Times New Roman"/>
          <w:iCs/>
          <w:sz w:val="24"/>
          <w:szCs w:val="24"/>
        </w:rPr>
        <w:t xml:space="preserve"> had a significantly lower unadjusted hazard of disease-specific mortality</w:t>
      </w:r>
      <w:r w:rsidR="0080482E">
        <w:rPr>
          <w:rFonts w:ascii="Times New Roman" w:hAnsi="Times New Roman" w:cs="Times New Roman"/>
          <w:iCs/>
          <w:sz w:val="24"/>
          <w:szCs w:val="24"/>
        </w:rPr>
        <w:t xml:space="preserve"> </w:t>
      </w:r>
      <w:r w:rsidR="004C1948">
        <w:rPr>
          <w:rFonts w:ascii="Times New Roman" w:hAnsi="Times New Roman" w:cs="Times New Roman"/>
          <w:iCs/>
          <w:sz w:val="24"/>
          <w:szCs w:val="24"/>
        </w:rPr>
        <w:t xml:space="preserve">than those interviewed in and after 2011 </w:t>
      </w:r>
      <w:r w:rsidR="009655F8">
        <w:rPr>
          <w:rFonts w:ascii="Times New Roman" w:hAnsi="Times New Roman" w:cs="Times New Roman"/>
          <w:iCs/>
          <w:sz w:val="24"/>
          <w:szCs w:val="24"/>
        </w:rPr>
        <w:t>(</w:t>
      </w:r>
      <w:proofErr w:type="spellStart"/>
      <w:r w:rsidR="001F2818">
        <w:rPr>
          <w:rFonts w:ascii="Times New Roman" w:hAnsi="Times New Roman" w:cs="Times New Roman"/>
          <w:i/>
          <w:sz w:val="24"/>
          <w:szCs w:val="24"/>
        </w:rPr>
        <w:t>p</w:t>
      </w:r>
      <w:r w:rsidR="001F2818">
        <w:rPr>
          <w:rFonts w:ascii="Times New Roman" w:hAnsi="Times New Roman" w:cs="Times New Roman"/>
          <w:iCs/>
          <w:sz w:val="24"/>
          <w:szCs w:val="24"/>
          <w:vertAlign w:val="subscript"/>
        </w:rPr>
        <w:t>interaction</w:t>
      </w:r>
      <w:proofErr w:type="spellEnd"/>
      <w:r w:rsidR="001F2818">
        <w:rPr>
          <w:rFonts w:ascii="Times New Roman" w:hAnsi="Times New Roman" w:cs="Times New Roman"/>
          <w:i/>
          <w:sz w:val="24"/>
          <w:szCs w:val="24"/>
        </w:rPr>
        <w:t xml:space="preserve"> = </w:t>
      </w:r>
      <w:r w:rsidR="001F2818">
        <w:rPr>
          <w:rFonts w:ascii="Times New Roman" w:hAnsi="Times New Roman" w:cs="Times New Roman"/>
          <w:iCs/>
          <w:sz w:val="24"/>
          <w:szCs w:val="24"/>
        </w:rPr>
        <w:t>0</w:t>
      </w:r>
      <w:r w:rsidR="002A5D5B">
        <w:rPr>
          <w:rFonts w:ascii="Times New Roman" w:hAnsi="Times New Roman" w:cs="Times New Roman"/>
          <w:iCs/>
          <w:sz w:val="24"/>
          <w:szCs w:val="24"/>
        </w:rPr>
        <w:t>.0179</w:t>
      </w:r>
      <w:r w:rsidR="009655F8">
        <w:rPr>
          <w:rFonts w:ascii="Times New Roman" w:hAnsi="Times New Roman" w:cs="Times New Roman"/>
          <w:iCs/>
          <w:sz w:val="24"/>
          <w:szCs w:val="24"/>
        </w:rPr>
        <w:t>)</w:t>
      </w:r>
      <w:r w:rsidR="004C1948">
        <w:rPr>
          <w:rFonts w:ascii="Times New Roman" w:hAnsi="Times New Roman" w:cs="Times New Roman"/>
          <w:iCs/>
          <w:sz w:val="24"/>
          <w:szCs w:val="24"/>
        </w:rPr>
        <w:t>. The adjusted hazard of disease-specific mortality was not significantly different between the two strata (</w:t>
      </w:r>
      <w:proofErr w:type="spellStart"/>
      <w:r w:rsidR="004C1948">
        <w:rPr>
          <w:rFonts w:ascii="Times New Roman" w:hAnsi="Times New Roman" w:cs="Times New Roman"/>
          <w:i/>
          <w:sz w:val="24"/>
          <w:szCs w:val="24"/>
        </w:rPr>
        <w:t>p</w:t>
      </w:r>
      <w:r w:rsidR="004C1948">
        <w:rPr>
          <w:rFonts w:ascii="Times New Roman" w:hAnsi="Times New Roman" w:cs="Times New Roman"/>
          <w:iCs/>
          <w:sz w:val="24"/>
          <w:szCs w:val="24"/>
          <w:vertAlign w:val="subscript"/>
        </w:rPr>
        <w:t>interaction</w:t>
      </w:r>
      <w:proofErr w:type="spellEnd"/>
      <w:r w:rsidR="004C1948">
        <w:rPr>
          <w:rFonts w:ascii="Times New Roman" w:hAnsi="Times New Roman" w:cs="Times New Roman"/>
          <w:i/>
          <w:sz w:val="24"/>
          <w:szCs w:val="24"/>
        </w:rPr>
        <w:t xml:space="preserve"> =</w:t>
      </w:r>
      <w:r w:rsidR="00EC2134">
        <w:rPr>
          <w:rFonts w:ascii="Times New Roman" w:hAnsi="Times New Roman" w:cs="Times New Roman"/>
          <w:i/>
          <w:sz w:val="24"/>
          <w:szCs w:val="24"/>
        </w:rPr>
        <w:t xml:space="preserve"> </w:t>
      </w:r>
      <w:r w:rsidR="00EC2134">
        <w:rPr>
          <w:rFonts w:ascii="Times New Roman" w:hAnsi="Times New Roman" w:cs="Times New Roman"/>
          <w:iCs/>
          <w:sz w:val="24"/>
          <w:szCs w:val="24"/>
        </w:rPr>
        <w:t>0.139).</w:t>
      </w:r>
    </w:p>
    <w:p w14:paraId="417EBEB1" w14:textId="6C6B1322"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tension</w:t>
      </w:r>
    </w:p>
    <w:p w14:paraId="62C9F4EA" w14:textId="2DC718F6" w:rsidR="00A01BC1" w:rsidRDefault="0034511C" w:rsidP="00624DD0">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291136">
        <w:rPr>
          <w:rFonts w:ascii="Times New Roman" w:hAnsi="Times New Roman" w:cs="Times New Roman"/>
          <w:iCs/>
          <w:sz w:val="24"/>
          <w:szCs w:val="24"/>
        </w:rPr>
        <w:t xml:space="preserve">Under the expanded definition of CVD including hypertension, </w:t>
      </w:r>
      <w:r w:rsidR="003865EF">
        <w:rPr>
          <w:rFonts w:ascii="Times New Roman" w:hAnsi="Times New Roman" w:cs="Times New Roman"/>
          <w:iCs/>
          <w:sz w:val="24"/>
          <w:szCs w:val="24"/>
        </w:rPr>
        <w:t>10,321 (7.44%) of individuals with CVD died of disease-specific causes.</w:t>
      </w:r>
      <w:r w:rsidR="008A6BDC">
        <w:rPr>
          <w:rFonts w:ascii="Times New Roman" w:hAnsi="Times New Roman" w:cs="Times New Roman"/>
          <w:iCs/>
          <w:sz w:val="24"/>
          <w:szCs w:val="24"/>
        </w:rPr>
        <w:t xml:space="preserve"> Nine-hundred and twenty-seven (</w:t>
      </w:r>
      <w:r w:rsidR="005F77FB">
        <w:rPr>
          <w:rFonts w:ascii="Times New Roman" w:hAnsi="Times New Roman" w:cs="Times New Roman"/>
          <w:iCs/>
          <w:sz w:val="24"/>
          <w:szCs w:val="24"/>
        </w:rPr>
        <w:t>9.0%</w:t>
      </w:r>
      <w:r w:rsidR="008A6BDC">
        <w:rPr>
          <w:rFonts w:ascii="Times New Roman" w:hAnsi="Times New Roman" w:cs="Times New Roman"/>
          <w:iCs/>
          <w:sz w:val="24"/>
          <w:szCs w:val="24"/>
        </w:rPr>
        <w:t>) of these individuals reported CRN.</w:t>
      </w:r>
      <w:r w:rsidR="003C3644">
        <w:rPr>
          <w:rFonts w:ascii="Times New Roman" w:hAnsi="Times New Roman" w:cs="Times New Roman"/>
          <w:iCs/>
          <w:sz w:val="24"/>
          <w:szCs w:val="24"/>
        </w:rPr>
        <w:t xml:space="preserve"> Before adjustment for confounders, CRN was associated with a 27.2% lower hazard of disease-specific mortality in those with CVD or hypertension</w:t>
      </w:r>
      <w:r w:rsidR="00AF5640">
        <w:rPr>
          <w:rFonts w:ascii="Times New Roman" w:hAnsi="Times New Roman" w:cs="Times New Roman"/>
          <w:iCs/>
          <w:sz w:val="24"/>
          <w:szCs w:val="24"/>
        </w:rPr>
        <w:t xml:space="preserve"> (95% CI = </w:t>
      </w:r>
      <w:r w:rsidR="0097596A">
        <w:rPr>
          <w:rFonts w:ascii="Times New Roman" w:hAnsi="Times New Roman" w:cs="Times New Roman"/>
          <w:iCs/>
          <w:sz w:val="24"/>
          <w:szCs w:val="24"/>
        </w:rPr>
        <w:t>0.669 – 0.792</w:t>
      </w:r>
      <w:r w:rsidR="006C47A2">
        <w:rPr>
          <w:rFonts w:ascii="Times New Roman" w:hAnsi="Times New Roman" w:cs="Times New Roman"/>
          <w:iCs/>
          <w:sz w:val="24"/>
          <w:szCs w:val="24"/>
        </w:rPr>
        <w:t>)</w:t>
      </w:r>
      <w:r w:rsidR="0097596A">
        <w:rPr>
          <w:rFonts w:ascii="Times New Roman" w:hAnsi="Times New Roman" w:cs="Times New Roman"/>
          <w:iCs/>
          <w:sz w:val="24"/>
          <w:szCs w:val="24"/>
        </w:rPr>
        <w:t>.</w:t>
      </w:r>
      <w:r w:rsidR="00BE2922">
        <w:rPr>
          <w:rFonts w:ascii="Times New Roman" w:hAnsi="Times New Roman" w:cs="Times New Roman"/>
          <w:iCs/>
          <w:sz w:val="24"/>
          <w:szCs w:val="24"/>
        </w:rPr>
        <w:t xml:space="preserve"> The direction of association</w:t>
      </w:r>
      <w:r w:rsidR="00FD3D3F">
        <w:rPr>
          <w:rFonts w:ascii="Times New Roman" w:hAnsi="Times New Roman" w:cs="Times New Roman"/>
          <w:iCs/>
          <w:sz w:val="24"/>
          <w:szCs w:val="24"/>
        </w:rPr>
        <w:t xml:space="preserve"> was reversed in the adjusted model</w:t>
      </w:r>
      <w:r w:rsidR="006C47A2">
        <w:rPr>
          <w:rFonts w:ascii="Times New Roman" w:hAnsi="Times New Roman" w:cs="Times New Roman"/>
          <w:iCs/>
          <w:sz w:val="24"/>
          <w:szCs w:val="24"/>
        </w:rPr>
        <w:t xml:space="preserve"> (Table 2).</w:t>
      </w:r>
      <w:r w:rsidR="0054390E">
        <w:rPr>
          <w:rFonts w:ascii="Times New Roman" w:hAnsi="Times New Roman" w:cs="Times New Roman"/>
          <w:iCs/>
          <w:sz w:val="24"/>
          <w:szCs w:val="24"/>
        </w:rPr>
        <w:t xml:space="preserve"> Although</w:t>
      </w:r>
      <w:r w:rsidR="00C30B76">
        <w:rPr>
          <w:rFonts w:ascii="Times New Roman" w:hAnsi="Times New Roman" w:cs="Times New Roman"/>
          <w:iCs/>
          <w:sz w:val="24"/>
          <w:szCs w:val="24"/>
        </w:rPr>
        <w:t xml:space="preserve"> the </w:t>
      </w:r>
      <w:r w:rsidR="00E7234B">
        <w:rPr>
          <w:rFonts w:ascii="Times New Roman" w:hAnsi="Times New Roman" w:cs="Times New Roman"/>
          <w:iCs/>
          <w:sz w:val="24"/>
          <w:szCs w:val="24"/>
        </w:rPr>
        <w:t xml:space="preserve">unadjusted </w:t>
      </w:r>
      <w:r w:rsidR="00C30B76">
        <w:rPr>
          <w:rFonts w:ascii="Times New Roman" w:hAnsi="Times New Roman" w:cs="Times New Roman"/>
          <w:iCs/>
          <w:sz w:val="24"/>
          <w:szCs w:val="24"/>
        </w:rPr>
        <w:t xml:space="preserve">hazard of disease-specific mortality for CRN was lower </w:t>
      </w:r>
      <w:r w:rsidR="006E6005">
        <w:rPr>
          <w:rFonts w:ascii="Times New Roman" w:hAnsi="Times New Roman" w:cs="Times New Roman"/>
          <w:iCs/>
          <w:sz w:val="24"/>
          <w:szCs w:val="24"/>
        </w:rPr>
        <w:t>in earlier waves of interviews compared to later waves (</w:t>
      </w:r>
      <w:proofErr w:type="spellStart"/>
      <w:r w:rsidR="000D429F">
        <w:rPr>
          <w:rFonts w:ascii="Times New Roman" w:hAnsi="Times New Roman" w:cs="Times New Roman"/>
          <w:i/>
          <w:sz w:val="24"/>
          <w:szCs w:val="24"/>
        </w:rPr>
        <w:t>p</w:t>
      </w:r>
      <w:r w:rsidR="000D429F">
        <w:rPr>
          <w:rFonts w:ascii="Times New Roman" w:hAnsi="Times New Roman" w:cs="Times New Roman"/>
          <w:iCs/>
          <w:sz w:val="24"/>
          <w:szCs w:val="24"/>
          <w:vertAlign w:val="subscript"/>
        </w:rPr>
        <w:t>interaction</w:t>
      </w:r>
      <w:proofErr w:type="spellEnd"/>
      <w:r w:rsidR="000D429F">
        <w:rPr>
          <w:rFonts w:ascii="Times New Roman" w:hAnsi="Times New Roman" w:cs="Times New Roman"/>
          <w:i/>
          <w:sz w:val="24"/>
          <w:szCs w:val="24"/>
        </w:rPr>
        <w:t xml:space="preserve"> = </w:t>
      </w:r>
      <w:r w:rsidR="000D429F">
        <w:rPr>
          <w:rFonts w:ascii="Times New Roman" w:hAnsi="Times New Roman" w:cs="Times New Roman"/>
          <w:iCs/>
          <w:sz w:val="24"/>
          <w:szCs w:val="24"/>
        </w:rPr>
        <w:t xml:space="preserve">0.031), </w:t>
      </w:r>
      <w:r w:rsidR="00E7234B">
        <w:rPr>
          <w:rFonts w:ascii="Times New Roman" w:hAnsi="Times New Roman" w:cs="Times New Roman"/>
          <w:iCs/>
          <w:sz w:val="24"/>
          <w:szCs w:val="24"/>
        </w:rPr>
        <w:t>the adjusted haz</w:t>
      </w:r>
      <w:r w:rsidR="0084197D">
        <w:rPr>
          <w:rFonts w:ascii="Times New Roman" w:hAnsi="Times New Roman" w:cs="Times New Roman"/>
          <w:iCs/>
          <w:sz w:val="24"/>
          <w:szCs w:val="24"/>
        </w:rPr>
        <w:t xml:space="preserve">ard did not differ </w:t>
      </w:r>
      <w:r w:rsidR="0084197D">
        <w:rPr>
          <w:rFonts w:ascii="Times New Roman" w:hAnsi="Times New Roman" w:cs="Times New Roman"/>
          <w:iCs/>
          <w:sz w:val="24"/>
          <w:szCs w:val="24"/>
        </w:rPr>
        <w:lastRenderedPageBreak/>
        <w:t xml:space="preserve">significantly by </w:t>
      </w:r>
      <w:r w:rsidR="00285174">
        <w:rPr>
          <w:rFonts w:ascii="Times New Roman" w:hAnsi="Times New Roman" w:cs="Times New Roman"/>
          <w:iCs/>
          <w:sz w:val="24"/>
          <w:szCs w:val="24"/>
        </w:rPr>
        <w:t>wave (</w:t>
      </w:r>
      <w:proofErr w:type="spellStart"/>
      <w:r w:rsidR="00285174">
        <w:rPr>
          <w:rFonts w:ascii="Times New Roman" w:hAnsi="Times New Roman" w:cs="Times New Roman"/>
          <w:i/>
          <w:sz w:val="24"/>
          <w:szCs w:val="24"/>
        </w:rPr>
        <w:t>p</w:t>
      </w:r>
      <w:r w:rsidR="00285174">
        <w:rPr>
          <w:rFonts w:ascii="Times New Roman" w:hAnsi="Times New Roman" w:cs="Times New Roman"/>
          <w:iCs/>
          <w:sz w:val="24"/>
          <w:szCs w:val="24"/>
          <w:vertAlign w:val="subscript"/>
        </w:rPr>
        <w:t>interaction</w:t>
      </w:r>
      <w:proofErr w:type="spellEnd"/>
      <w:r w:rsidR="00285174">
        <w:rPr>
          <w:rFonts w:ascii="Times New Roman" w:hAnsi="Times New Roman" w:cs="Times New Roman"/>
          <w:i/>
          <w:sz w:val="24"/>
          <w:szCs w:val="24"/>
        </w:rPr>
        <w:t xml:space="preserve"> = </w:t>
      </w:r>
      <w:r w:rsidR="00285174">
        <w:rPr>
          <w:rFonts w:ascii="Times New Roman" w:hAnsi="Times New Roman" w:cs="Times New Roman"/>
          <w:iCs/>
          <w:sz w:val="24"/>
          <w:szCs w:val="24"/>
        </w:rPr>
        <w:t>0.220)</w:t>
      </w:r>
      <w:r w:rsidR="003E6023">
        <w:rPr>
          <w:rFonts w:ascii="Times New Roman" w:hAnsi="Times New Roman" w:cs="Times New Roman"/>
          <w:iCs/>
          <w:sz w:val="24"/>
          <w:szCs w:val="24"/>
        </w:rPr>
        <w:t xml:space="preserve">. In both strata, CRN among individuals with CVD </w:t>
      </w:r>
      <w:r w:rsidR="00ED72C7">
        <w:rPr>
          <w:rFonts w:ascii="Times New Roman" w:hAnsi="Times New Roman" w:cs="Times New Roman"/>
          <w:iCs/>
          <w:sz w:val="24"/>
          <w:szCs w:val="24"/>
        </w:rPr>
        <w:t>and</w:t>
      </w:r>
      <w:r w:rsidR="003E6023">
        <w:rPr>
          <w:rFonts w:ascii="Times New Roman" w:hAnsi="Times New Roman" w:cs="Times New Roman"/>
          <w:iCs/>
          <w:sz w:val="24"/>
          <w:szCs w:val="24"/>
        </w:rPr>
        <w:t xml:space="preserve"> hypertension was associated with </w:t>
      </w:r>
      <w:r w:rsidR="00971ACC">
        <w:rPr>
          <w:rFonts w:ascii="Times New Roman" w:hAnsi="Times New Roman" w:cs="Times New Roman"/>
          <w:iCs/>
          <w:sz w:val="24"/>
          <w:szCs w:val="24"/>
        </w:rPr>
        <w:t xml:space="preserve">an </w:t>
      </w:r>
      <w:r w:rsidR="003E6023">
        <w:rPr>
          <w:rFonts w:ascii="Times New Roman" w:hAnsi="Times New Roman" w:cs="Times New Roman"/>
          <w:iCs/>
          <w:sz w:val="24"/>
          <w:szCs w:val="24"/>
        </w:rPr>
        <w:t>approximately 30% higher</w:t>
      </w:r>
      <w:r w:rsidR="00971ACC">
        <w:rPr>
          <w:rFonts w:ascii="Times New Roman" w:hAnsi="Times New Roman" w:cs="Times New Roman"/>
          <w:iCs/>
          <w:sz w:val="24"/>
          <w:szCs w:val="24"/>
        </w:rPr>
        <w:t xml:space="preserve"> hazard of disease specific mortality</w:t>
      </w:r>
      <w:r w:rsidR="00101C61">
        <w:rPr>
          <w:rFonts w:ascii="Times New Roman" w:hAnsi="Times New Roman" w:cs="Times New Roman"/>
          <w:iCs/>
          <w:sz w:val="24"/>
          <w:szCs w:val="24"/>
        </w:rPr>
        <w:t xml:space="preserve"> (Table 2, both </w:t>
      </w:r>
      <w:r w:rsidR="00101C61">
        <w:rPr>
          <w:rFonts w:ascii="Times New Roman" w:hAnsi="Times New Roman" w:cs="Times New Roman"/>
          <w:i/>
          <w:sz w:val="24"/>
          <w:szCs w:val="24"/>
        </w:rPr>
        <w:t>p</w:t>
      </w:r>
      <w:r w:rsidR="00101C61">
        <w:rPr>
          <w:rFonts w:ascii="Times New Roman" w:hAnsi="Times New Roman" w:cs="Times New Roman"/>
          <w:iCs/>
          <w:sz w:val="24"/>
          <w:szCs w:val="24"/>
        </w:rPr>
        <w:t xml:space="preserve"> &lt; 0.001).</w:t>
      </w:r>
    </w:p>
    <w:p w14:paraId="73B33746" w14:textId="73D4A82A" w:rsidR="00960A76" w:rsidRDefault="00960A76"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Model Assumptions</w:t>
      </w:r>
    </w:p>
    <w:p w14:paraId="40444599" w14:textId="3EC47B6C" w:rsidR="00960A76" w:rsidRDefault="00171154"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We </w:t>
      </w:r>
      <w:r w:rsidR="000C7C3F">
        <w:rPr>
          <w:rFonts w:ascii="Times New Roman" w:hAnsi="Times New Roman" w:cs="Times New Roman"/>
          <w:iCs/>
          <w:sz w:val="24"/>
          <w:szCs w:val="24"/>
        </w:rPr>
        <w:t>identified</w:t>
      </w:r>
      <w:r>
        <w:rPr>
          <w:rFonts w:ascii="Times New Roman" w:hAnsi="Times New Roman" w:cs="Times New Roman"/>
          <w:iCs/>
          <w:sz w:val="24"/>
          <w:szCs w:val="24"/>
        </w:rPr>
        <w:t xml:space="preserve"> </w:t>
      </w:r>
      <w:r w:rsidR="00915DD4">
        <w:rPr>
          <w:rFonts w:ascii="Times New Roman" w:hAnsi="Times New Roman" w:cs="Times New Roman"/>
          <w:iCs/>
          <w:sz w:val="24"/>
          <w:szCs w:val="24"/>
        </w:rPr>
        <w:t>12</w:t>
      </w:r>
      <w:r w:rsidR="002975D9">
        <w:rPr>
          <w:rFonts w:ascii="Times New Roman" w:hAnsi="Times New Roman" w:cs="Times New Roman"/>
          <w:iCs/>
          <w:sz w:val="24"/>
          <w:szCs w:val="24"/>
        </w:rPr>
        <w:t>1, 94, and</w:t>
      </w:r>
      <w:r w:rsidR="000F1647">
        <w:rPr>
          <w:rFonts w:ascii="Times New Roman" w:hAnsi="Times New Roman" w:cs="Times New Roman"/>
          <w:iCs/>
          <w:sz w:val="24"/>
          <w:szCs w:val="24"/>
        </w:rPr>
        <w:t xml:space="preserve"> 160</w:t>
      </w:r>
      <w:r w:rsidR="00915DD4">
        <w:rPr>
          <w:rFonts w:ascii="Times New Roman" w:hAnsi="Times New Roman" w:cs="Times New Roman"/>
          <w:iCs/>
          <w:sz w:val="24"/>
          <w:szCs w:val="24"/>
        </w:rPr>
        <w:t xml:space="preserve"> </w:t>
      </w:r>
      <w:r w:rsidR="000C7C3F">
        <w:rPr>
          <w:rFonts w:ascii="Times New Roman" w:hAnsi="Times New Roman" w:cs="Times New Roman"/>
          <w:iCs/>
          <w:sz w:val="24"/>
          <w:szCs w:val="24"/>
        </w:rPr>
        <w:t>cases with higher than average</w:t>
      </w:r>
      <w:r w:rsidR="00A0048A">
        <w:rPr>
          <w:rFonts w:ascii="Times New Roman" w:hAnsi="Times New Roman" w:cs="Times New Roman"/>
          <w:iCs/>
          <w:sz w:val="24"/>
          <w:szCs w:val="24"/>
        </w:rPr>
        <w:t xml:space="preserve"> standardized </w:t>
      </w:r>
      <w:proofErr w:type="spellStart"/>
      <w:r w:rsidR="00A0048A">
        <w:rPr>
          <w:rFonts w:ascii="Times New Roman" w:hAnsi="Times New Roman" w:cs="Times New Roman"/>
          <w:iCs/>
          <w:sz w:val="24"/>
          <w:szCs w:val="24"/>
        </w:rPr>
        <w:t>dfbeta</w:t>
      </w:r>
      <w:proofErr w:type="spellEnd"/>
      <w:r w:rsidR="00A0048A">
        <w:rPr>
          <w:rFonts w:ascii="Times New Roman" w:hAnsi="Times New Roman" w:cs="Times New Roman"/>
          <w:iCs/>
          <w:sz w:val="24"/>
          <w:szCs w:val="24"/>
        </w:rPr>
        <w:t xml:space="preserve"> values on at least one variable</w:t>
      </w:r>
      <w:r w:rsidR="00915DD4">
        <w:rPr>
          <w:rFonts w:ascii="Times New Roman" w:hAnsi="Times New Roman" w:cs="Times New Roman"/>
          <w:iCs/>
          <w:sz w:val="24"/>
          <w:szCs w:val="24"/>
        </w:rPr>
        <w:t xml:space="preserve"> in </w:t>
      </w:r>
      <w:r w:rsidR="009D1B21">
        <w:rPr>
          <w:rFonts w:ascii="Times New Roman" w:hAnsi="Times New Roman" w:cs="Times New Roman"/>
          <w:iCs/>
          <w:sz w:val="24"/>
          <w:szCs w:val="24"/>
        </w:rPr>
        <w:t xml:space="preserve">disease-specific </w:t>
      </w:r>
      <w:r w:rsidR="00915DD4">
        <w:rPr>
          <w:rFonts w:ascii="Times New Roman" w:hAnsi="Times New Roman" w:cs="Times New Roman"/>
          <w:iCs/>
          <w:sz w:val="24"/>
          <w:szCs w:val="24"/>
        </w:rPr>
        <w:t>diabetes</w:t>
      </w:r>
      <w:r w:rsidR="000F1647">
        <w:rPr>
          <w:rFonts w:ascii="Times New Roman" w:hAnsi="Times New Roman" w:cs="Times New Roman"/>
          <w:iCs/>
          <w:sz w:val="24"/>
          <w:szCs w:val="24"/>
        </w:rPr>
        <w:t>, CVD, and CVD or hypertensio</w:t>
      </w:r>
      <w:r w:rsidR="004E55DF">
        <w:rPr>
          <w:rFonts w:ascii="Times New Roman" w:hAnsi="Times New Roman" w:cs="Times New Roman"/>
          <w:iCs/>
          <w:sz w:val="24"/>
          <w:szCs w:val="24"/>
        </w:rPr>
        <w:t xml:space="preserve">n, </w:t>
      </w:r>
      <w:r w:rsidR="000F1647">
        <w:rPr>
          <w:rFonts w:ascii="Times New Roman" w:hAnsi="Times New Roman" w:cs="Times New Roman"/>
          <w:iCs/>
          <w:sz w:val="24"/>
          <w:szCs w:val="24"/>
        </w:rPr>
        <w:t>respectively.</w:t>
      </w:r>
      <w:r w:rsidR="001E7756">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Similarly, </w:t>
      </w:r>
      <w:r w:rsidR="001E7756">
        <w:rPr>
          <w:rFonts w:ascii="Times New Roman" w:hAnsi="Times New Roman" w:cs="Times New Roman"/>
          <w:iCs/>
          <w:sz w:val="24"/>
          <w:szCs w:val="24"/>
        </w:rPr>
        <w:t>78</w:t>
      </w:r>
      <w:r w:rsidR="007B5AC0">
        <w:rPr>
          <w:rFonts w:ascii="Times New Roman" w:hAnsi="Times New Roman" w:cs="Times New Roman"/>
          <w:iCs/>
          <w:sz w:val="24"/>
          <w:szCs w:val="24"/>
        </w:rPr>
        <w:t xml:space="preserve">, 153, </w:t>
      </w:r>
      <w:r w:rsidR="00AC22C4">
        <w:rPr>
          <w:rFonts w:ascii="Times New Roman" w:hAnsi="Times New Roman" w:cs="Times New Roman"/>
          <w:iCs/>
          <w:sz w:val="24"/>
          <w:szCs w:val="24"/>
        </w:rPr>
        <w:t>and 123</w:t>
      </w:r>
      <w:r w:rsidR="00114332">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potentially influential cases were identified in </w:t>
      </w:r>
      <w:r w:rsidR="00740E00">
        <w:rPr>
          <w:rFonts w:ascii="Times New Roman" w:hAnsi="Times New Roman" w:cs="Times New Roman"/>
          <w:iCs/>
          <w:sz w:val="24"/>
          <w:szCs w:val="24"/>
        </w:rPr>
        <w:t xml:space="preserve">all-cause diabetes, CVD, and CVD or hypertension models. </w:t>
      </w:r>
      <w:r w:rsidR="00FC3BE6">
        <w:rPr>
          <w:rFonts w:ascii="Times New Roman" w:hAnsi="Times New Roman" w:cs="Times New Roman"/>
          <w:iCs/>
          <w:sz w:val="24"/>
          <w:szCs w:val="24"/>
        </w:rPr>
        <w:t>Potentially</w:t>
      </w:r>
      <w:r w:rsidR="00507023">
        <w:rPr>
          <w:rFonts w:ascii="Times New Roman" w:hAnsi="Times New Roman" w:cs="Times New Roman"/>
          <w:iCs/>
          <w:sz w:val="24"/>
          <w:szCs w:val="24"/>
        </w:rPr>
        <w:t xml:space="preserve"> influential cases </w:t>
      </w:r>
      <w:r w:rsidR="005E16C8">
        <w:rPr>
          <w:rFonts w:ascii="Times New Roman" w:hAnsi="Times New Roman" w:cs="Times New Roman"/>
          <w:iCs/>
          <w:sz w:val="24"/>
          <w:szCs w:val="24"/>
        </w:rPr>
        <w:t>tended</w:t>
      </w:r>
      <w:r w:rsidR="00507023">
        <w:rPr>
          <w:rFonts w:ascii="Times New Roman" w:hAnsi="Times New Roman" w:cs="Times New Roman"/>
          <w:iCs/>
          <w:sz w:val="24"/>
          <w:szCs w:val="24"/>
        </w:rPr>
        <w:t xml:space="preserve"> to have high</w:t>
      </w:r>
      <w:r w:rsidR="005E16C8">
        <w:rPr>
          <w:rFonts w:ascii="Times New Roman" w:hAnsi="Times New Roman" w:cs="Times New Roman"/>
          <w:iCs/>
          <w:sz w:val="24"/>
          <w:szCs w:val="24"/>
        </w:rPr>
        <w:t xml:space="preserve">er </w:t>
      </w:r>
      <w:r w:rsidR="00507023">
        <w:rPr>
          <w:rFonts w:ascii="Times New Roman" w:hAnsi="Times New Roman" w:cs="Times New Roman"/>
          <w:iCs/>
          <w:sz w:val="24"/>
          <w:szCs w:val="24"/>
        </w:rPr>
        <w:t>numbers of medical comorbidities</w:t>
      </w:r>
      <w:r w:rsidR="00261630">
        <w:rPr>
          <w:rFonts w:ascii="Times New Roman" w:hAnsi="Times New Roman" w:cs="Times New Roman"/>
          <w:iCs/>
          <w:sz w:val="24"/>
          <w:szCs w:val="24"/>
        </w:rPr>
        <w:t xml:space="preserve"> </w:t>
      </w:r>
      <w:r w:rsidR="005E16C8">
        <w:rPr>
          <w:rFonts w:ascii="Times New Roman" w:hAnsi="Times New Roman" w:cs="Times New Roman"/>
          <w:iCs/>
          <w:sz w:val="24"/>
          <w:szCs w:val="24"/>
        </w:rPr>
        <w:t xml:space="preserve">than </w:t>
      </w:r>
      <w:commentRangeStart w:id="0"/>
      <w:r w:rsidR="005E16C8">
        <w:rPr>
          <w:rFonts w:ascii="Times New Roman" w:hAnsi="Times New Roman" w:cs="Times New Roman"/>
          <w:iCs/>
          <w:sz w:val="24"/>
          <w:szCs w:val="24"/>
        </w:rPr>
        <w:t>non</w:t>
      </w:r>
      <w:commentRangeEnd w:id="0"/>
      <w:r w:rsidR="009D1B21">
        <w:rPr>
          <w:rStyle w:val="CommentReference"/>
        </w:rPr>
        <w:commentReference w:id="0"/>
      </w:r>
      <w:r w:rsidR="005E16C8">
        <w:rPr>
          <w:rFonts w:ascii="Times New Roman" w:hAnsi="Times New Roman" w:cs="Times New Roman"/>
          <w:iCs/>
          <w:sz w:val="24"/>
          <w:szCs w:val="24"/>
        </w:rPr>
        <w:t>-influential cases</w:t>
      </w:r>
      <w:r w:rsidR="007025C3">
        <w:rPr>
          <w:rFonts w:ascii="Times New Roman" w:hAnsi="Times New Roman" w:cs="Times New Roman"/>
          <w:iCs/>
          <w:sz w:val="24"/>
          <w:szCs w:val="24"/>
        </w:rPr>
        <w:t xml:space="preserve"> but were </w:t>
      </w:r>
      <w:r w:rsidR="003363F2">
        <w:rPr>
          <w:rFonts w:ascii="Times New Roman" w:hAnsi="Times New Roman" w:cs="Times New Roman"/>
          <w:iCs/>
          <w:sz w:val="24"/>
          <w:szCs w:val="24"/>
        </w:rPr>
        <w:t xml:space="preserve">similar in age, </w:t>
      </w:r>
      <w:r w:rsidR="008F5B93">
        <w:rPr>
          <w:rFonts w:ascii="Times New Roman" w:hAnsi="Times New Roman" w:cs="Times New Roman"/>
          <w:iCs/>
          <w:sz w:val="24"/>
          <w:szCs w:val="24"/>
        </w:rPr>
        <w:t>race, sex, and other confounding variables</w:t>
      </w:r>
      <w:r w:rsidR="007025C3">
        <w:rPr>
          <w:rFonts w:ascii="Times New Roman" w:hAnsi="Times New Roman" w:cs="Times New Roman"/>
          <w:iCs/>
          <w:sz w:val="24"/>
          <w:szCs w:val="24"/>
        </w:rPr>
        <w:t xml:space="preserve">. </w:t>
      </w:r>
      <w:r w:rsidR="00300EF1">
        <w:rPr>
          <w:rFonts w:ascii="Times New Roman" w:hAnsi="Times New Roman" w:cs="Times New Roman"/>
          <w:iCs/>
          <w:sz w:val="24"/>
          <w:szCs w:val="24"/>
        </w:rPr>
        <w:t>Given that e</w:t>
      </w:r>
      <w:r w:rsidR="000B6FC4">
        <w:rPr>
          <w:rFonts w:ascii="Times New Roman" w:hAnsi="Times New Roman" w:cs="Times New Roman"/>
          <w:iCs/>
          <w:sz w:val="24"/>
          <w:szCs w:val="24"/>
        </w:rPr>
        <w:t>xclusion of</w:t>
      </w:r>
      <w:r w:rsidR="00300EF1">
        <w:rPr>
          <w:rFonts w:ascii="Times New Roman" w:hAnsi="Times New Roman" w:cs="Times New Roman"/>
          <w:iCs/>
          <w:sz w:val="24"/>
          <w:szCs w:val="24"/>
        </w:rPr>
        <w:t xml:space="preserve"> potentially influential</w:t>
      </w:r>
      <w:r w:rsidR="000B6FC4">
        <w:rPr>
          <w:rFonts w:ascii="Times New Roman" w:hAnsi="Times New Roman" w:cs="Times New Roman"/>
          <w:iCs/>
          <w:sz w:val="24"/>
          <w:szCs w:val="24"/>
        </w:rPr>
        <w:t xml:space="preserve"> cases did not substantially change </w:t>
      </w:r>
      <w:commentRangeStart w:id="1"/>
      <w:r w:rsidR="0079564B">
        <w:rPr>
          <w:rFonts w:ascii="Times New Roman" w:hAnsi="Times New Roman" w:cs="Times New Roman"/>
          <w:iCs/>
          <w:sz w:val="24"/>
          <w:szCs w:val="24"/>
        </w:rPr>
        <w:t>estimates</w:t>
      </w:r>
      <w:commentRangeEnd w:id="1"/>
      <w:r w:rsidR="002C4EA5">
        <w:rPr>
          <w:rFonts w:ascii="Times New Roman" w:hAnsi="Times New Roman" w:cs="Times New Roman"/>
          <w:iCs/>
          <w:sz w:val="24"/>
          <w:szCs w:val="24"/>
        </w:rPr>
        <w:t xml:space="preserve"> </w:t>
      </w:r>
      <w:r w:rsidR="002C4EA5" w:rsidRPr="00B95411">
        <w:rPr>
          <w:rFonts w:ascii="Times New Roman" w:hAnsi="Times New Roman" w:cs="Times New Roman"/>
          <w:iCs/>
          <w:sz w:val="24"/>
          <w:szCs w:val="24"/>
          <w:highlight w:val="yellow"/>
        </w:rPr>
        <w:t>(Supplementary Table 1)</w:t>
      </w:r>
      <w:r w:rsidR="003363F2" w:rsidRPr="00B95411">
        <w:rPr>
          <w:rStyle w:val="CommentReference"/>
          <w:highlight w:val="yellow"/>
        </w:rPr>
        <w:commentReference w:id="1"/>
      </w:r>
      <w:r w:rsidR="00300EF1" w:rsidRPr="00B95411">
        <w:rPr>
          <w:rFonts w:ascii="Times New Roman" w:hAnsi="Times New Roman" w:cs="Times New Roman"/>
          <w:iCs/>
          <w:sz w:val="24"/>
          <w:szCs w:val="24"/>
          <w:highlight w:val="yellow"/>
        </w:rPr>
        <w:t>,</w:t>
      </w:r>
      <w:r w:rsidR="00300EF1">
        <w:rPr>
          <w:rFonts w:ascii="Times New Roman" w:hAnsi="Times New Roman" w:cs="Times New Roman"/>
          <w:iCs/>
          <w:sz w:val="24"/>
          <w:szCs w:val="24"/>
        </w:rPr>
        <w:t xml:space="preserve"> we </w:t>
      </w:r>
      <w:r w:rsidR="003363F2">
        <w:rPr>
          <w:rFonts w:ascii="Times New Roman" w:hAnsi="Times New Roman" w:cs="Times New Roman"/>
          <w:iCs/>
          <w:sz w:val="24"/>
          <w:szCs w:val="24"/>
        </w:rPr>
        <w:t xml:space="preserve">retained </w:t>
      </w:r>
      <w:r w:rsidR="00300EF1">
        <w:rPr>
          <w:rFonts w:ascii="Times New Roman" w:hAnsi="Times New Roman" w:cs="Times New Roman"/>
          <w:iCs/>
          <w:sz w:val="24"/>
          <w:szCs w:val="24"/>
        </w:rPr>
        <w:t xml:space="preserve">these cases </w:t>
      </w:r>
      <w:r w:rsidR="003363F2">
        <w:rPr>
          <w:rFonts w:ascii="Times New Roman" w:hAnsi="Times New Roman" w:cs="Times New Roman"/>
          <w:iCs/>
          <w:sz w:val="24"/>
          <w:szCs w:val="24"/>
        </w:rPr>
        <w:t>in final models.</w:t>
      </w:r>
      <w:r w:rsidR="0084493B">
        <w:rPr>
          <w:rFonts w:ascii="Times New Roman" w:hAnsi="Times New Roman" w:cs="Times New Roman"/>
          <w:iCs/>
          <w:sz w:val="24"/>
          <w:szCs w:val="24"/>
        </w:rPr>
        <w:t xml:space="preserve"> Models did not show</w:t>
      </w:r>
      <w:r w:rsidR="006E0350">
        <w:rPr>
          <w:rFonts w:ascii="Times New Roman" w:hAnsi="Times New Roman" w:cs="Times New Roman"/>
          <w:iCs/>
          <w:sz w:val="24"/>
          <w:szCs w:val="24"/>
        </w:rPr>
        <w:t xml:space="preserve"> evidence of multicollinearity (all VIFs &lt; 1.5).</w:t>
      </w:r>
      <w:r w:rsidR="00407459">
        <w:rPr>
          <w:rFonts w:ascii="Times New Roman" w:hAnsi="Times New Roman" w:cs="Times New Roman"/>
          <w:iCs/>
          <w:sz w:val="24"/>
          <w:szCs w:val="24"/>
        </w:rPr>
        <w:t xml:space="preserve"> </w:t>
      </w:r>
      <w:r w:rsidR="006F32D4">
        <w:rPr>
          <w:rFonts w:ascii="Times New Roman" w:hAnsi="Times New Roman" w:cs="Times New Roman"/>
          <w:iCs/>
          <w:sz w:val="24"/>
          <w:szCs w:val="24"/>
        </w:rPr>
        <w:t>Age displayed log-linearity with estimated hazards</w:t>
      </w:r>
      <w:r w:rsidR="00E2696C">
        <w:rPr>
          <w:rFonts w:ascii="Times New Roman" w:hAnsi="Times New Roman" w:cs="Times New Roman"/>
          <w:iCs/>
          <w:sz w:val="24"/>
          <w:szCs w:val="24"/>
        </w:rPr>
        <w:t xml:space="preserve"> </w:t>
      </w:r>
      <w:r w:rsidR="00DA3682">
        <w:rPr>
          <w:rFonts w:ascii="Times New Roman" w:hAnsi="Times New Roman" w:cs="Times New Roman"/>
          <w:iCs/>
          <w:sz w:val="24"/>
          <w:szCs w:val="24"/>
        </w:rPr>
        <w:t>from 18 – 75 years, after which there was a</w:t>
      </w:r>
      <w:r w:rsidR="00B17F11">
        <w:rPr>
          <w:rFonts w:ascii="Times New Roman" w:hAnsi="Times New Roman" w:cs="Times New Roman"/>
          <w:iCs/>
          <w:sz w:val="24"/>
          <w:szCs w:val="24"/>
        </w:rPr>
        <w:t xml:space="preserve"> non-linear</w:t>
      </w:r>
      <w:r w:rsidR="00DA3682">
        <w:rPr>
          <w:rFonts w:ascii="Times New Roman" w:hAnsi="Times New Roman" w:cs="Times New Roman"/>
          <w:iCs/>
          <w:sz w:val="24"/>
          <w:szCs w:val="24"/>
        </w:rPr>
        <w:t xml:space="preserve"> increase in </w:t>
      </w:r>
      <w:r w:rsidR="00B17F11">
        <w:rPr>
          <w:rFonts w:ascii="Times New Roman" w:hAnsi="Times New Roman" w:cs="Times New Roman"/>
          <w:iCs/>
          <w:sz w:val="24"/>
          <w:szCs w:val="24"/>
        </w:rPr>
        <w:t xml:space="preserve">the </w:t>
      </w:r>
      <w:r w:rsidR="00DA3682">
        <w:rPr>
          <w:rFonts w:ascii="Times New Roman" w:hAnsi="Times New Roman" w:cs="Times New Roman"/>
          <w:iCs/>
          <w:sz w:val="24"/>
          <w:szCs w:val="24"/>
        </w:rPr>
        <w:t>risks of both all-cause and disease specific deaths.</w:t>
      </w:r>
      <w:r w:rsidR="00F92F93">
        <w:rPr>
          <w:rFonts w:ascii="Times New Roman" w:hAnsi="Times New Roman" w:cs="Times New Roman"/>
          <w:iCs/>
          <w:sz w:val="24"/>
          <w:szCs w:val="24"/>
        </w:rPr>
        <w:t xml:space="preserve"> </w:t>
      </w:r>
      <w:r w:rsidR="001E100C">
        <w:rPr>
          <w:rFonts w:ascii="Times New Roman" w:hAnsi="Times New Roman" w:cs="Times New Roman"/>
          <w:iCs/>
          <w:sz w:val="24"/>
          <w:szCs w:val="24"/>
        </w:rPr>
        <w:t>Refitting models</w:t>
      </w:r>
      <w:r w:rsidR="002B2860">
        <w:rPr>
          <w:rFonts w:ascii="Times New Roman" w:hAnsi="Times New Roman" w:cs="Times New Roman"/>
          <w:iCs/>
          <w:sz w:val="24"/>
          <w:szCs w:val="24"/>
        </w:rPr>
        <w:t xml:space="preserve"> using natural splines at age 75</w:t>
      </w:r>
      <w:r w:rsidR="009943AB">
        <w:rPr>
          <w:rFonts w:ascii="Times New Roman" w:hAnsi="Times New Roman" w:cs="Times New Roman"/>
          <w:iCs/>
          <w:sz w:val="24"/>
          <w:szCs w:val="24"/>
        </w:rPr>
        <w:t xml:space="preserve"> did not change</w:t>
      </w:r>
      <w:r w:rsidR="00C33C75">
        <w:rPr>
          <w:rFonts w:ascii="Times New Roman" w:hAnsi="Times New Roman" w:cs="Times New Roman"/>
          <w:iCs/>
          <w:sz w:val="24"/>
          <w:szCs w:val="24"/>
        </w:rPr>
        <w:t xml:space="preserve"> results, thus we report the simpler linear effects </w:t>
      </w:r>
      <w:r w:rsidR="00C33C75" w:rsidRPr="00C33C75">
        <w:rPr>
          <w:rFonts w:ascii="Times New Roman" w:hAnsi="Times New Roman" w:cs="Times New Roman"/>
          <w:iCs/>
          <w:sz w:val="24"/>
          <w:szCs w:val="24"/>
          <w:highlight w:val="yellow"/>
        </w:rPr>
        <w:t>(Supplement</w:t>
      </w:r>
      <w:r w:rsidR="00B95411">
        <w:rPr>
          <w:rFonts w:ascii="Times New Roman" w:hAnsi="Times New Roman" w:cs="Times New Roman"/>
          <w:iCs/>
          <w:sz w:val="24"/>
          <w:szCs w:val="24"/>
          <w:highlight w:val="yellow"/>
        </w:rPr>
        <w:t>ary Table</w:t>
      </w:r>
      <w:r w:rsidR="00C33C75" w:rsidRPr="00C33C75">
        <w:rPr>
          <w:rFonts w:ascii="Times New Roman" w:hAnsi="Times New Roman" w:cs="Times New Roman"/>
          <w:iCs/>
          <w:sz w:val="24"/>
          <w:szCs w:val="24"/>
          <w:highlight w:val="yellow"/>
        </w:rPr>
        <w:t xml:space="preserve"> 2.)</w:t>
      </w:r>
      <w:r w:rsidR="00F47A46">
        <w:rPr>
          <w:rFonts w:ascii="Times New Roman" w:hAnsi="Times New Roman" w:cs="Times New Roman"/>
          <w:iCs/>
          <w:sz w:val="24"/>
          <w:szCs w:val="24"/>
        </w:rPr>
        <w:t xml:space="preserve"> Finally, while the assumption of proportional haza</w:t>
      </w:r>
      <w:bookmarkStart w:id="2" w:name="_GoBack"/>
      <w:bookmarkEnd w:id="2"/>
      <w:r w:rsidR="00F47A46">
        <w:rPr>
          <w:rFonts w:ascii="Times New Roman" w:hAnsi="Times New Roman" w:cs="Times New Roman"/>
          <w:iCs/>
          <w:sz w:val="24"/>
          <w:szCs w:val="24"/>
        </w:rPr>
        <w:t xml:space="preserve">rds was met for CRN associated risks in all adjusted models, all models violated the proportional hazards assumption globally (all </w:t>
      </w:r>
      <w:r w:rsidR="00F47A46">
        <w:rPr>
          <w:rFonts w:ascii="Times New Roman" w:hAnsi="Times New Roman" w:cs="Times New Roman"/>
          <w:i/>
          <w:sz w:val="24"/>
          <w:szCs w:val="24"/>
        </w:rPr>
        <w:t>p</w:t>
      </w:r>
      <w:r w:rsidR="00F47A46">
        <w:rPr>
          <w:rFonts w:ascii="Times New Roman" w:hAnsi="Times New Roman" w:cs="Times New Roman"/>
          <w:iCs/>
          <w:sz w:val="24"/>
          <w:szCs w:val="24"/>
        </w:rPr>
        <w:t xml:space="preserve"> &lt; 0.001).</w:t>
      </w:r>
    </w:p>
    <w:p w14:paraId="5221C423" w14:textId="1117399B" w:rsidR="00271C05" w:rsidRDefault="009B5D67"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cussion</w:t>
      </w:r>
    </w:p>
    <w:p w14:paraId="4309A4E2" w14:textId="77777777" w:rsidR="009B5D67" w:rsidRPr="009B5D67" w:rsidRDefault="009B5D67" w:rsidP="00624DD0">
      <w:pPr>
        <w:spacing w:line="480" w:lineRule="auto"/>
        <w:rPr>
          <w:rFonts w:ascii="Times New Roman" w:hAnsi="Times New Roman" w:cs="Times New Roman"/>
          <w:b/>
          <w:bCs/>
          <w:iCs/>
          <w:sz w:val="24"/>
          <w:szCs w:val="24"/>
        </w:rPr>
      </w:pPr>
    </w:p>
    <w:p w14:paraId="642D9C1C" w14:textId="2C61B003"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lastRenderedPageBreak/>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in different subsamples of 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lastRenderedPageBreak/>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and other threats to study validity will be discussed in the limitations section of 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studies.</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25/2020 – 4/1/2020: Finalize draft</w:t>
      </w:r>
    </w:p>
    <w:p w14:paraId="55E0BE4A" w14:textId="77777777" w:rsidR="00F15654" w:rsidRDefault="00F15654" w:rsidP="00B077B5">
      <w:pPr>
        <w:spacing w:line="480" w:lineRule="auto"/>
        <w:ind w:firstLine="720"/>
        <w:rPr>
          <w:rFonts w:ascii="Times New Roman" w:hAnsi="Times New Roman" w:cs="Times New Roman"/>
          <w:sz w:val="24"/>
          <w:szCs w:val="24"/>
        </w:rPr>
      </w:pPr>
    </w:p>
    <w:p w14:paraId="666FCD19" w14:textId="7DEB820A" w:rsidR="00924B24" w:rsidRDefault="00C82CF0" w:rsidP="00C82CF0">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ferences</w:t>
      </w:r>
    </w:p>
    <w:p w14:paraId="7FC54C9D" w14:textId="77777777" w:rsidR="006B33E4" w:rsidRPr="006B33E4" w:rsidRDefault="00996859" w:rsidP="006B33E4">
      <w:pPr>
        <w:pStyle w:val="Bibliography"/>
        <w:rPr>
          <w:rFonts w:ascii="Times New Roman" w:hAnsi="Times New Roman" w:cs="Times New Roman"/>
          <w:sz w:val="24"/>
        </w:rPr>
      </w:pPr>
      <w:r>
        <w:fldChar w:fldCharType="begin"/>
      </w:r>
      <w:r w:rsidR="00CF2AF3">
        <w:instrText xml:space="preserve"> ADDIN ZOTERO_BIBL {"uncited":[],"omitted":[],"custom":[]} CSL_BIBLIOGRAPHY </w:instrText>
      </w:r>
      <w:r>
        <w:fldChar w:fldCharType="separate"/>
      </w:r>
      <w:r w:rsidR="006B33E4" w:rsidRPr="006B33E4">
        <w:rPr>
          <w:rFonts w:ascii="Times New Roman" w:hAnsi="Times New Roman" w:cs="Times New Roman"/>
          <w:sz w:val="24"/>
        </w:rPr>
        <w:t xml:space="preserve">1. </w:t>
      </w:r>
      <w:r w:rsidR="006B33E4" w:rsidRPr="006B33E4">
        <w:rPr>
          <w:rFonts w:ascii="Times New Roman" w:hAnsi="Times New Roman" w:cs="Times New Roman"/>
          <w:sz w:val="24"/>
        </w:rPr>
        <w:tab/>
        <w:t xml:space="preserve">Menke A, Casagrande S, Geiss L, Cowie CC. Prevalence of and trends in diabetes among adults in the United States, 1988-2012. </w:t>
      </w:r>
      <w:r w:rsidR="006B33E4" w:rsidRPr="006B33E4">
        <w:rPr>
          <w:rFonts w:ascii="Times New Roman" w:hAnsi="Times New Roman" w:cs="Times New Roman"/>
          <w:i/>
          <w:iCs/>
          <w:sz w:val="24"/>
        </w:rPr>
        <w:t>Jama</w:t>
      </w:r>
      <w:r w:rsidR="006B33E4" w:rsidRPr="006B33E4">
        <w:rPr>
          <w:rFonts w:ascii="Times New Roman" w:hAnsi="Times New Roman" w:cs="Times New Roman"/>
          <w:sz w:val="24"/>
        </w:rPr>
        <w:t>. 2015;314(10):1021-1029.</w:t>
      </w:r>
    </w:p>
    <w:p w14:paraId="4F193239"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 </w:t>
      </w:r>
      <w:r w:rsidRPr="006B33E4">
        <w:rPr>
          <w:rFonts w:ascii="Times New Roman" w:hAnsi="Times New Roman" w:cs="Times New Roman"/>
          <w:sz w:val="24"/>
        </w:rPr>
        <w:tab/>
        <w:t xml:space="preserve">Khavjou O, Phelps D, Leib A. Projections of cardiovascular disease prevalence and costs: 2015–2035. </w:t>
      </w:r>
      <w:r w:rsidRPr="006B33E4">
        <w:rPr>
          <w:rFonts w:ascii="Times New Roman" w:hAnsi="Times New Roman" w:cs="Times New Roman"/>
          <w:i/>
          <w:iCs/>
          <w:sz w:val="24"/>
        </w:rPr>
        <w:t>Am Heart Assoc</w:t>
      </w:r>
      <w:r w:rsidRPr="006B33E4">
        <w:rPr>
          <w:rFonts w:ascii="Times New Roman" w:hAnsi="Times New Roman" w:cs="Times New Roman"/>
          <w:sz w:val="24"/>
        </w:rPr>
        <w:t>. 2016.</w:t>
      </w:r>
    </w:p>
    <w:p w14:paraId="14A8930B"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 </w:t>
      </w:r>
      <w:r w:rsidRPr="006B33E4">
        <w:rPr>
          <w:rFonts w:ascii="Times New Roman" w:hAnsi="Times New Roman" w:cs="Times New Roman"/>
          <w:sz w:val="24"/>
        </w:rPr>
        <w:tab/>
        <w:t>Murphy SL, Xu J, Kochanek KD, Arias E. Mortality in the United States, 2017. 2018.</w:t>
      </w:r>
    </w:p>
    <w:p w14:paraId="221DDAC6"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4. </w:t>
      </w:r>
      <w:r w:rsidRPr="006B33E4">
        <w:rPr>
          <w:rFonts w:ascii="Times New Roman" w:hAnsi="Times New Roman" w:cs="Times New Roman"/>
          <w:sz w:val="24"/>
        </w:rPr>
        <w:tab/>
        <w:t xml:space="preserve">Mozaffarian Dariush, Benjamin Emelia J., Go Alan S., et al. Heart Disease and Stroke Statistics—2016 Update. </w:t>
      </w:r>
      <w:r w:rsidRPr="006B33E4">
        <w:rPr>
          <w:rFonts w:ascii="Times New Roman" w:hAnsi="Times New Roman" w:cs="Times New Roman"/>
          <w:i/>
          <w:iCs/>
          <w:sz w:val="24"/>
        </w:rPr>
        <w:t>Circulation</w:t>
      </w:r>
      <w:r w:rsidRPr="006B33E4">
        <w:rPr>
          <w:rFonts w:ascii="Times New Roman" w:hAnsi="Times New Roman" w:cs="Times New Roman"/>
          <w:sz w:val="24"/>
        </w:rPr>
        <w:t>. 2016;133(4):e38-e360. doi:10.1161/CIR.0000000000000350</w:t>
      </w:r>
    </w:p>
    <w:p w14:paraId="6E5EA63C"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5. </w:t>
      </w:r>
      <w:r w:rsidRPr="006B33E4">
        <w:rPr>
          <w:rFonts w:ascii="Times New Roman" w:hAnsi="Times New Roman" w:cs="Times New Roman"/>
          <w:sz w:val="24"/>
        </w:rPr>
        <w:tab/>
        <w:t xml:space="preserve">Ford ES. Trends in Predicted 10-Year Risk of Coronary Heart Disease and Cardiovascular Disease Among U.S. Adults From 1999 to 2010. </w:t>
      </w:r>
      <w:r w:rsidRPr="006B33E4">
        <w:rPr>
          <w:rFonts w:ascii="Times New Roman" w:hAnsi="Times New Roman" w:cs="Times New Roman"/>
          <w:i/>
          <w:iCs/>
          <w:sz w:val="24"/>
        </w:rPr>
        <w:t>J Am Coll Cardiol</w:t>
      </w:r>
      <w:r w:rsidRPr="006B33E4">
        <w:rPr>
          <w:rFonts w:ascii="Times New Roman" w:hAnsi="Times New Roman" w:cs="Times New Roman"/>
          <w:sz w:val="24"/>
        </w:rPr>
        <w:t>. 2013;61(22):2249-2252. doi:10.1016/j.jacc.2013.03.023</w:t>
      </w:r>
    </w:p>
    <w:p w14:paraId="401C308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6. </w:t>
      </w:r>
      <w:r w:rsidRPr="006B33E4">
        <w:rPr>
          <w:rFonts w:ascii="Times New Roman" w:hAnsi="Times New Roman" w:cs="Times New Roman"/>
          <w:sz w:val="24"/>
        </w:rPr>
        <w:tab/>
        <w:t xml:space="preserve">Imperatore G, Boyle JP, Thompson TJ, et al. Projections of Type 1 and Type 2 Diabetes Burden in the U.S. Population Aged &amp;lt;20 Years Through 2050: Dynamic modeling of incidence, mortality, and population growth. </w:t>
      </w:r>
      <w:r w:rsidRPr="006B33E4">
        <w:rPr>
          <w:rFonts w:ascii="Times New Roman" w:hAnsi="Times New Roman" w:cs="Times New Roman"/>
          <w:i/>
          <w:iCs/>
          <w:sz w:val="24"/>
        </w:rPr>
        <w:t>Diabetes Care</w:t>
      </w:r>
      <w:r w:rsidRPr="006B33E4">
        <w:rPr>
          <w:rFonts w:ascii="Times New Roman" w:hAnsi="Times New Roman" w:cs="Times New Roman"/>
          <w:sz w:val="24"/>
        </w:rPr>
        <w:t>. 2012;35(12):2515-2520. doi:10.2337/dc12-0669</w:t>
      </w:r>
    </w:p>
    <w:p w14:paraId="147D7D2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7. </w:t>
      </w:r>
      <w:r w:rsidRPr="006B33E4">
        <w:rPr>
          <w:rFonts w:ascii="Times New Roman" w:hAnsi="Times New Roman" w:cs="Times New Roman"/>
          <w:sz w:val="24"/>
        </w:rPr>
        <w:tab/>
        <w:t xml:space="preserve">Dieleman JL, Baral R, Birger M, et al. US Spending on Personal Health Care and Public Health, 1996-2013. </w:t>
      </w:r>
      <w:r w:rsidRPr="006B33E4">
        <w:rPr>
          <w:rFonts w:ascii="Times New Roman" w:hAnsi="Times New Roman" w:cs="Times New Roman"/>
          <w:i/>
          <w:iCs/>
          <w:sz w:val="24"/>
        </w:rPr>
        <w:t>JAMA</w:t>
      </w:r>
      <w:r w:rsidRPr="006B33E4">
        <w:rPr>
          <w:rFonts w:ascii="Times New Roman" w:hAnsi="Times New Roman" w:cs="Times New Roman"/>
          <w:sz w:val="24"/>
        </w:rPr>
        <w:t>. 2016;316(24):2627. doi:10.1001/jama.2016.16885</w:t>
      </w:r>
    </w:p>
    <w:p w14:paraId="2D366B0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8. </w:t>
      </w:r>
      <w:r w:rsidRPr="006B33E4">
        <w:rPr>
          <w:rFonts w:ascii="Times New Roman" w:hAnsi="Times New Roman" w:cs="Times New Roman"/>
          <w:sz w:val="24"/>
        </w:rPr>
        <w:tab/>
        <w:t xml:space="preserve">Murray CJ, Abraham J, Ali MK, et al. The state of US health, 1990-2010: burden of diseases, injuries, and risk factors. </w:t>
      </w:r>
      <w:r w:rsidRPr="006B33E4">
        <w:rPr>
          <w:rFonts w:ascii="Times New Roman" w:hAnsi="Times New Roman" w:cs="Times New Roman"/>
          <w:i/>
          <w:iCs/>
          <w:sz w:val="24"/>
        </w:rPr>
        <w:t>Jama</w:t>
      </w:r>
      <w:r w:rsidRPr="006B33E4">
        <w:rPr>
          <w:rFonts w:ascii="Times New Roman" w:hAnsi="Times New Roman" w:cs="Times New Roman"/>
          <w:sz w:val="24"/>
        </w:rPr>
        <w:t>. 2013;310(6):591-606.</w:t>
      </w:r>
    </w:p>
    <w:p w14:paraId="1BB3BD3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9. </w:t>
      </w:r>
      <w:r w:rsidRPr="006B33E4">
        <w:rPr>
          <w:rFonts w:ascii="Times New Roman" w:hAnsi="Times New Roman" w:cs="Times New Roman"/>
          <w:sz w:val="24"/>
        </w:rPr>
        <w:tab/>
        <w:t xml:space="preserve">Bommer C, Sagalova V, Heesemann E, et al. Global Economic Burden of Diabetes in Adults: Projections From 2015 to 2030. </w:t>
      </w:r>
      <w:r w:rsidRPr="006B33E4">
        <w:rPr>
          <w:rFonts w:ascii="Times New Roman" w:hAnsi="Times New Roman" w:cs="Times New Roman"/>
          <w:i/>
          <w:iCs/>
          <w:sz w:val="24"/>
        </w:rPr>
        <w:t>Diabetes Care</w:t>
      </w:r>
      <w:r w:rsidRPr="006B33E4">
        <w:rPr>
          <w:rFonts w:ascii="Times New Roman" w:hAnsi="Times New Roman" w:cs="Times New Roman"/>
          <w:sz w:val="24"/>
        </w:rPr>
        <w:t>. 2018;41(5):963-970. doi:10.2337/dc17-1962</w:t>
      </w:r>
    </w:p>
    <w:p w14:paraId="596D9A46"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0. </w:t>
      </w:r>
      <w:r w:rsidRPr="006B33E4">
        <w:rPr>
          <w:rFonts w:ascii="Times New Roman" w:hAnsi="Times New Roman" w:cs="Times New Roman"/>
          <w:sz w:val="24"/>
        </w:rPr>
        <w:tab/>
        <w:t xml:space="preserve">Zhang P, Zhang X, Brown J, et al. Global healthcare expenditure on diabetes for 2010 and 2030. </w:t>
      </w:r>
      <w:r w:rsidRPr="006B33E4">
        <w:rPr>
          <w:rFonts w:ascii="Times New Roman" w:hAnsi="Times New Roman" w:cs="Times New Roman"/>
          <w:i/>
          <w:iCs/>
          <w:sz w:val="24"/>
        </w:rPr>
        <w:t>Diabetes Res Clin Pract</w:t>
      </w:r>
      <w:r w:rsidRPr="006B33E4">
        <w:rPr>
          <w:rFonts w:ascii="Times New Roman" w:hAnsi="Times New Roman" w:cs="Times New Roman"/>
          <w:sz w:val="24"/>
        </w:rPr>
        <w:t>. 2010;87(3):293-301. doi:10.1016/j.diabres.2010.01.026</w:t>
      </w:r>
    </w:p>
    <w:p w14:paraId="5CC46657"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lastRenderedPageBreak/>
        <w:t xml:space="preserve">11. </w:t>
      </w:r>
      <w:r w:rsidRPr="006B33E4">
        <w:rPr>
          <w:rFonts w:ascii="Times New Roman" w:hAnsi="Times New Roman" w:cs="Times New Roman"/>
          <w:sz w:val="24"/>
        </w:rPr>
        <w:tab/>
        <w:t xml:space="preserve">Kesselheim AS, Avorn J, Sarpatwari A. The High Cost of Prescription Drugs in the United States: Origins and Prospects for Reform. </w:t>
      </w:r>
      <w:r w:rsidRPr="006B33E4">
        <w:rPr>
          <w:rFonts w:ascii="Times New Roman" w:hAnsi="Times New Roman" w:cs="Times New Roman"/>
          <w:i/>
          <w:iCs/>
          <w:sz w:val="24"/>
        </w:rPr>
        <w:t>JAMA</w:t>
      </w:r>
      <w:r w:rsidRPr="006B33E4">
        <w:rPr>
          <w:rFonts w:ascii="Times New Roman" w:hAnsi="Times New Roman" w:cs="Times New Roman"/>
          <w:sz w:val="24"/>
        </w:rPr>
        <w:t>. 2016;316(8):858-871. doi:10.1001/jama.2016.11237</w:t>
      </w:r>
    </w:p>
    <w:p w14:paraId="7596FB8F"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2. </w:t>
      </w:r>
      <w:r w:rsidRPr="006B33E4">
        <w:rPr>
          <w:rFonts w:ascii="Times New Roman" w:hAnsi="Times New Roman" w:cs="Times New Roman"/>
          <w:sz w:val="24"/>
        </w:rPr>
        <w:tab/>
        <w:t xml:space="preserve">OECD. </w:t>
      </w:r>
      <w:r w:rsidRPr="006B33E4">
        <w:rPr>
          <w:rFonts w:ascii="Times New Roman" w:hAnsi="Times New Roman" w:cs="Times New Roman"/>
          <w:i/>
          <w:iCs/>
          <w:sz w:val="24"/>
        </w:rPr>
        <w:t>Health at a Glance 2015</w:t>
      </w:r>
      <w:r w:rsidRPr="006B33E4">
        <w:rPr>
          <w:rFonts w:ascii="Times New Roman" w:hAnsi="Times New Roman" w:cs="Times New Roman"/>
          <w:sz w:val="24"/>
        </w:rPr>
        <w:t>.; 2015. https://www.oecd-ilibrary.org/content/publication/health_glance-2015-en.</w:t>
      </w:r>
    </w:p>
    <w:p w14:paraId="3C3D82A1"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3. </w:t>
      </w:r>
      <w:r w:rsidRPr="006B33E4">
        <w:rPr>
          <w:rFonts w:ascii="Times New Roman" w:hAnsi="Times New Roman" w:cs="Times New Roman"/>
          <w:sz w:val="24"/>
        </w:rPr>
        <w:tab/>
        <w:t xml:space="preserve">Hua X, Carvalho N, Tew M, Huang ES, Herman WH, Clarke P. Expenditures and prices of antihyperglycemic medications in the United States: 2002-2013. </w:t>
      </w:r>
      <w:r w:rsidRPr="006B33E4">
        <w:rPr>
          <w:rFonts w:ascii="Times New Roman" w:hAnsi="Times New Roman" w:cs="Times New Roman"/>
          <w:i/>
          <w:iCs/>
          <w:sz w:val="24"/>
        </w:rPr>
        <w:t>Jama</w:t>
      </w:r>
      <w:r w:rsidRPr="006B33E4">
        <w:rPr>
          <w:rFonts w:ascii="Times New Roman" w:hAnsi="Times New Roman" w:cs="Times New Roman"/>
          <w:sz w:val="24"/>
        </w:rPr>
        <w:t>. 2016;315(13):1400-1402.</w:t>
      </w:r>
    </w:p>
    <w:p w14:paraId="1EC920B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4. </w:t>
      </w:r>
      <w:r w:rsidRPr="006B33E4">
        <w:rPr>
          <w:rFonts w:ascii="Times New Roman" w:hAnsi="Times New Roman" w:cs="Times New Roman"/>
          <w:sz w:val="24"/>
        </w:rPr>
        <w:tab/>
        <w:t xml:space="preserve">Biniek JF, Johnson W. </w:t>
      </w:r>
      <w:r w:rsidRPr="006B33E4">
        <w:rPr>
          <w:rFonts w:ascii="Times New Roman" w:hAnsi="Times New Roman" w:cs="Times New Roman"/>
          <w:i/>
          <w:iCs/>
          <w:sz w:val="24"/>
        </w:rPr>
        <w:t>Spending on Individuals with Type 1 Diabetes and the Role of Rapidly Increasing Insulin Prices</w:t>
      </w:r>
      <w:r w:rsidRPr="006B33E4">
        <w:rPr>
          <w:rFonts w:ascii="Times New Roman" w:hAnsi="Times New Roman" w:cs="Times New Roman"/>
          <w:sz w:val="24"/>
        </w:rPr>
        <w:t>. Health Care Cost Institute; 2019.</w:t>
      </w:r>
    </w:p>
    <w:p w14:paraId="24F82E1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5. </w:t>
      </w:r>
      <w:r w:rsidRPr="006B33E4">
        <w:rPr>
          <w:rFonts w:ascii="Times New Roman" w:hAnsi="Times New Roman" w:cs="Times New Roman"/>
          <w:sz w:val="24"/>
        </w:rPr>
        <w:tab/>
        <w:t xml:space="preserve">McHorney CA, Spain CV. Frequency of and reasons for medication non‐fulfillment and non‐persistence among American adults with chronic disease in 2008. </w:t>
      </w:r>
      <w:r w:rsidRPr="006B33E4">
        <w:rPr>
          <w:rFonts w:ascii="Times New Roman" w:hAnsi="Times New Roman" w:cs="Times New Roman"/>
          <w:i/>
          <w:iCs/>
          <w:sz w:val="24"/>
        </w:rPr>
        <w:t>Health Expect Int J Public Particip Health Care Health Policy</w:t>
      </w:r>
      <w:r w:rsidRPr="006B33E4">
        <w:rPr>
          <w:rFonts w:ascii="Times New Roman" w:hAnsi="Times New Roman" w:cs="Times New Roman"/>
          <w:sz w:val="24"/>
        </w:rPr>
        <w:t>. 2011;14(3):307-320. doi:10.1111/j.1369-7625.2010.00619.x</w:t>
      </w:r>
    </w:p>
    <w:p w14:paraId="600C4779"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6. </w:t>
      </w:r>
      <w:r w:rsidRPr="006B33E4">
        <w:rPr>
          <w:rFonts w:ascii="Times New Roman" w:hAnsi="Times New Roman" w:cs="Times New Roman"/>
          <w:sz w:val="24"/>
        </w:rPr>
        <w:tab/>
        <w:t xml:space="preserve">Pierre-Jacques M, Safran DG, Zhang F, et al. Reliability of New Measures of Cost-Related Medication Nonadherence. </w:t>
      </w:r>
      <w:r w:rsidRPr="006B33E4">
        <w:rPr>
          <w:rFonts w:ascii="Times New Roman" w:hAnsi="Times New Roman" w:cs="Times New Roman"/>
          <w:i/>
          <w:iCs/>
          <w:sz w:val="24"/>
        </w:rPr>
        <w:t>Med Care</w:t>
      </w:r>
      <w:r w:rsidRPr="006B33E4">
        <w:rPr>
          <w:rFonts w:ascii="Times New Roman" w:hAnsi="Times New Roman" w:cs="Times New Roman"/>
          <w:sz w:val="24"/>
        </w:rPr>
        <w:t>. 2008;46(4):444. doi:10.1097/MLR.0b013e31815dc59a</w:t>
      </w:r>
    </w:p>
    <w:p w14:paraId="521ECC1D"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7. </w:t>
      </w:r>
      <w:r w:rsidRPr="006B33E4">
        <w:rPr>
          <w:rFonts w:ascii="Times New Roman" w:hAnsi="Times New Roman" w:cs="Times New Roman"/>
          <w:sz w:val="24"/>
        </w:rPr>
        <w:tab/>
        <w:t xml:space="preserve">Roebuck MC, Liberman JN, Gemmill-Toyama M, Brennan TA. Medication Adherence Leads To Lower Health Care Use And Costs Despite Increased Drug Spending. </w:t>
      </w:r>
      <w:r w:rsidRPr="006B33E4">
        <w:rPr>
          <w:rFonts w:ascii="Times New Roman" w:hAnsi="Times New Roman" w:cs="Times New Roman"/>
          <w:i/>
          <w:iCs/>
          <w:sz w:val="24"/>
        </w:rPr>
        <w:t>Health Affai Rs</w:t>
      </w:r>
      <w:r w:rsidRPr="006B33E4">
        <w:rPr>
          <w:rFonts w:ascii="Times New Roman" w:hAnsi="Times New Roman" w:cs="Times New Roman"/>
          <w:sz w:val="24"/>
        </w:rPr>
        <w:t>. 2011:9.</w:t>
      </w:r>
    </w:p>
    <w:p w14:paraId="0289689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8. </w:t>
      </w:r>
      <w:r w:rsidRPr="006B33E4">
        <w:rPr>
          <w:rFonts w:ascii="Times New Roman" w:hAnsi="Times New Roman" w:cs="Times New Roman"/>
          <w:sz w:val="24"/>
        </w:rPr>
        <w:tab/>
        <w:t xml:space="preserve">Jensen GA, Li Y. Long-run health effects of cost-related non-adherence to prescribed medications among adults in late midlife: Long-run health effects, cost-related non-adherence. </w:t>
      </w:r>
      <w:r w:rsidRPr="006B33E4">
        <w:rPr>
          <w:rFonts w:ascii="Times New Roman" w:hAnsi="Times New Roman" w:cs="Times New Roman"/>
          <w:i/>
          <w:iCs/>
          <w:sz w:val="24"/>
        </w:rPr>
        <w:t>J Pharm Health Serv Res</w:t>
      </w:r>
      <w:r w:rsidRPr="006B33E4">
        <w:rPr>
          <w:rFonts w:ascii="Times New Roman" w:hAnsi="Times New Roman" w:cs="Times New Roman"/>
          <w:sz w:val="24"/>
        </w:rPr>
        <w:t>. 2012;3(2):85-93. doi:10.1111/j.1759-8893.2012.00087.x</w:t>
      </w:r>
    </w:p>
    <w:p w14:paraId="6C7E9D48"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9. </w:t>
      </w:r>
      <w:r w:rsidRPr="006B33E4">
        <w:rPr>
          <w:rFonts w:ascii="Times New Roman" w:hAnsi="Times New Roman" w:cs="Times New Roman"/>
          <w:sz w:val="24"/>
        </w:rPr>
        <w:tab/>
        <w:t xml:space="preserve">Blanchard J, Madden JM, Ross-Degnan D, Soumerai SB. The Relationship Between Emergency Department Use and Cost-Related Medication Nonadherence Among Medicare Beneficiaries. </w:t>
      </w:r>
      <w:r w:rsidRPr="006B33E4">
        <w:rPr>
          <w:rFonts w:ascii="Times New Roman" w:hAnsi="Times New Roman" w:cs="Times New Roman"/>
          <w:i/>
          <w:iCs/>
          <w:sz w:val="24"/>
        </w:rPr>
        <w:t>Ann Emerg Med</w:t>
      </w:r>
      <w:r w:rsidRPr="006B33E4">
        <w:rPr>
          <w:rFonts w:ascii="Times New Roman" w:hAnsi="Times New Roman" w:cs="Times New Roman"/>
          <w:sz w:val="24"/>
        </w:rPr>
        <w:t>. 2013;62(5). doi:10.1016/j.annemergmed.2013.04.013</w:t>
      </w:r>
    </w:p>
    <w:p w14:paraId="5064BBFC"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0. </w:t>
      </w:r>
      <w:r w:rsidRPr="006B33E4">
        <w:rPr>
          <w:rFonts w:ascii="Times New Roman" w:hAnsi="Times New Roman" w:cs="Times New Roman"/>
          <w:sz w:val="24"/>
        </w:rPr>
        <w:tab/>
        <w:t xml:space="preserve">Cutler RL, Fernandez-Llimos F, Frommer M, Benrimoj C, Garcia-Cardenas V. Economic impact of medication non-adherence by disease groups: a systematic review. </w:t>
      </w:r>
      <w:r w:rsidRPr="006B33E4">
        <w:rPr>
          <w:rFonts w:ascii="Times New Roman" w:hAnsi="Times New Roman" w:cs="Times New Roman"/>
          <w:i/>
          <w:iCs/>
          <w:sz w:val="24"/>
        </w:rPr>
        <w:t>BMJ Open</w:t>
      </w:r>
      <w:r w:rsidRPr="006B33E4">
        <w:rPr>
          <w:rFonts w:ascii="Times New Roman" w:hAnsi="Times New Roman" w:cs="Times New Roman"/>
          <w:sz w:val="24"/>
        </w:rPr>
        <w:t>. 2018;8(1):e016982. doi:10.1136/bmjopen-2017-016982</w:t>
      </w:r>
    </w:p>
    <w:p w14:paraId="438C8172"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1. </w:t>
      </w:r>
      <w:r w:rsidRPr="006B33E4">
        <w:rPr>
          <w:rFonts w:ascii="Times New Roman" w:hAnsi="Times New Roman" w:cs="Times New Roman"/>
          <w:sz w:val="24"/>
        </w:rPr>
        <w:tab/>
        <w:t xml:space="preserve">Lloyd JT, Maresh S, Powers CA, Shrank WH, Alley DE. How Much Does Medication Nonadherence Cost the Medicare Fee-for-Service Program?: </w:t>
      </w:r>
      <w:r w:rsidRPr="006B33E4">
        <w:rPr>
          <w:rFonts w:ascii="Times New Roman" w:hAnsi="Times New Roman" w:cs="Times New Roman"/>
          <w:i/>
          <w:iCs/>
          <w:sz w:val="24"/>
        </w:rPr>
        <w:t>Med Care</w:t>
      </w:r>
      <w:r w:rsidRPr="006B33E4">
        <w:rPr>
          <w:rFonts w:ascii="Times New Roman" w:hAnsi="Times New Roman" w:cs="Times New Roman"/>
          <w:sz w:val="24"/>
        </w:rPr>
        <w:t>. 2019;57(3):218-224. doi:10.1097/MLR.0000000000001067</w:t>
      </w:r>
    </w:p>
    <w:p w14:paraId="004ED686"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2. </w:t>
      </w:r>
      <w:r w:rsidRPr="006B33E4">
        <w:rPr>
          <w:rFonts w:ascii="Times New Roman" w:hAnsi="Times New Roman" w:cs="Times New Roman"/>
          <w:sz w:val="24"/>
        </w:rPr>
        <w:tab/>
        <w:t xml:space="preserve">Kennedy J, Wood EG. Medication Costs and Adherence of Treatment Before and After the Affordable Care Act: 1999–2015. </w:t>
      </w:r>
      <w:r w:rsidRPr="006B33E4">
        <w:rPr>
          <w:rFonts w:ascii="Times New Roman" w:hAnsi="Times New Roman" w:cs="Times New Roman"/>
          <w:i/>
          <w:iCs/>
          <w:sz w:val="24"/>
        </w:rPr>
        <w:t>Am J Public Health</w:t>
      </w:r>
      <w:r w:rsidRPr="006B33E4">
        <w:rPr>
          <w:rFonts w:ascii="Times New Roman" w:hAnsi="Times New Roman" w:cs="Times New Roman"/>
          <w:sz w:val="24"/>
        </w:rPr>
        <w:t>. 2016;106(10):1804-1807. doi:10.2105/AJPH.2016.303269</w:t>
      </w:r>
    </w:p>
    <w:p w14:paraId="6B887991"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lastRenderedPageBreak/>
        <w:t xml:space="preserve">23. </w:t>
      </w:r>
      <w:r w:rsidRPr="006B33E4">
        <w:rPr>
          <w:rFonts w:ascii="Times New Roman" w:hAnsi="Times New Roman" w:cs="Times New Roman"/>
          <w:sz w:val="24"/>
        </w:rPr>
        <w:tab/>
        <w:t xml:space="preserve">T1International. </w:t>
      </w:r>
      <w:r w:rsidRPr="006B33E4">
        <w:rPr>
          <w:rFonts w:ascii="Times New Roman" w:hAnsi="Times New Roman" w:cs="Times New Roman"/>
          <w:i/>
          <w:iCs/>
          <w:sz w:val="24"/>
        </w:rPr>
        <w:t>Costs and Rationing of Insulin and Diabetes Supplies: Findings from the 2018 T1International Patient Survey</w:t>
      </w:r>
      <w:r w:rsidRPr="006B33E4">
        <w:rPr>
          <w:rFonts w:ascii="Times New Roman" w:hAnsi="Times New Roman" w:cs="Times New Roman"/>
          <w:sz w:val="24"/>
        </w:rPr>
        <w:t>.; 2018:1-16. https://www.t1international.com/media/assets/file/T1International_Report_-_Costs_and_Rationing_of_Insulin__Diabetes_Supplies_2.pdf. Accessed October 17, 2019.</w:t>
      </w:r>
    </w:p>
    <w:p w14:paraId="6DAC93EE"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4. </w:t>
      </w:r>
      <w:r w:rsidRPr="006B33E4">
        <w:rPr>
          <w:rFonts w:ascii="Times New Roman" w:hAnsi="Times New Roman" w:cs="Times New Roman"/>
          <w:sz w:val="24"/>
        </w:rPr>
        <w:tab/>
        <w:t xml:space="preserve">Herkert D, Vijayakumar P, Luo J, et al. Cost-Related Insulin Underuse Among Patients With Diabetes. </w:t>
      </w:r>
      <w:r w:rsidRPr="006B33E4">
        <w:rPr>
          <w:rFonts w:ascii="Times New Roman" w:hAnsi="Times New Roman" w:cs="Times New Roman"/>
          <w:i/>
          <w:iCs/>
          <w:sz w:val="24"/>
        </w:rPr>
        <w:t>JAMA Intern Med</w:t>
      </w:r>
      <w:r w:rsidRPr="006B33E4">
        <w:rPr>
          <w:rFonts w:ascii="Times New Roman" w:hAnsi="Times New Roman" w:cs="Times New Roman"/>
          <w:sz w:val="24"/>
        </w:rPr>
        <w:t>. 2019;179(1):112-114. doi:10.1001/jamainternmed.2018.5008</w:t>
      </w:r>
    </w:p>
    <w:p w14:paraId="10B3FB0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5. </w:t>
      </w:r>
      <w:r w:rsidRPr="006B33E4">
        <w:rPr>
          <w:rFonts w:ascii="Times New Roman" w:hAnsi="Times New Roman" w:cs="Times New Roman"/>
          <w:sz w:val="24"/>
        </w:rPr>
        <w:tab/>
        <w:t xml:space="preserve">Tong X, Chu EK, Fang J, Wall HK, Ayala C. Nonadherence to Antihypertensive Medication Among Hypertensive Adults in the United States─HealthStyles, 2010. </w:t>
      </w:r>
      <w:r w:rsidRPr="006B33E4">
        <w:rPr>
          <w:rFonts w:ascii="Times New Roman" w:hAnsi="Times New Roman" w:cs="Times New Roman"/>
          <w:i/>
          <w:iCs/>
          <w:sz w:val="24"/>
        </w:rPr>
        <w:t>J Clin Hypertens</w:t>
      </w:r>
      <w:r w:rsidRPr="006B33E4">
        <w:rPr>
          <w:rFonts w:ascii="Times New Roman" w:hAnsi="Times New Roman" w:cs="Times New Roman"/>
          <w:sz w:val="24"/>
        </w:rPr>
        <w:t>. 2016;18(9):892-900. doi:10.1111/jch.12786</w:t>
      </w:r>
    </w:p>
    <w:p w14:paraId="63B25F8F"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6. </w:t>
      </w:r>
      <w:r w:rsidRPr="006B33E4">
        <w:rPr>
          <w:rFonts w:ascii="Times New Roman" w:hAnsi="Times New Roman" w:cs="Times New Roman"/>
          <w:sz w:val="24"/>
        </w:rPr>
        <w:tab/>
        <w:t xml:space="preserve">Marcum ZA, Zheng Y, Perera S, et al. Prevalence and Correlates of Self-Reported Medication Non-Adherence among Older Adults with Coronary Heart Disease, Diabetes Mellitus, and/or Hypertension. </w:t>
      </w:r>
      <w:r w:rsidRPr="006B33E4">
        <w:rPr>
          <w:rFonts w:ascii="Times New Roman" w:hAnsi="Times New Roman" w:cs="Times New Roman"/>
          <w:i/>
          <w:iCs/>
          <w:sz w:val="24"/>
        </w:rPr>
        <w:t>Res Soc Adm Pharm RSAP</w:t>
      </w:r>
      <w:r w:rsidRPr="006B33E4">
        <w:rPr>
          <w:rFonts w:ascii="Times New Roman" w:hAnsi="Times New Roman" w:cs="Times New Roman"/>
          <w:sz w:val="24"/>
        </w:rPr>
        <w:t>. 2013;9(6). doi:10.1016/j.sapharm.2012.12.002</w:t>
      </w:r>
    </w:p>
    <w:p w14:paraId="4D08E23E"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7. </w:t>
      </w:r>
      <w:r w:rsidRPr="006B33E4">
        <w:rPr>
          <w:rFonts w:ascii="Times New Roman" w:hAnsi="Times New Roman" w:cs="Times New Roman"/>
          <w:sz w:val="24"/>
        </w:rPr>
        <w:tab/>
        <w:t xml:space="preserve">Ho PM, Rumsfeld JS, Masoudi FA, et al. Effect of Medication Nonadherence on Hospitalization and Mortality Among Patients With Diabetes Mellitus. </w:t>
      </w:r>
      <w:r w:rsidRPr="006B33E4">
        <w:rPr>
          <w:rFonts w:ascii="Times New Roman" w:hAnsi="Times New Roman" w:cs="Times New Roman"/>
          <w:i/>
          <w:iCs/>
          <w:sz w:val="24"/>
        </w:rPr>
        <w:t>Arch Intern Med</w:t>
      </w:r>
      <w:r w:rsidRPr="006B33E4">
        <w:rPr>
          <w:rFonts w:ascii="Times New Roman" w:hAnsi="Times New Roman" w:cs="Times New Roman"/>
          <w:sz w:val="24"/>
        </w:rPr>
        <w:t>. 2006;166(17):1836-1841. doi:10.1001/archinte.166.17.1836</w:t>
      </w:r>
    </w:p>
    <w:p w14:paraId="68DC309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8. </w:t>
      </w:r>
      <w:r w:rsidRPr="006B33E4">
        <w:rPr>
          <w:rFonts w:ascii="Times New Roman" w:hAnsi="Times New Roman" w:cs="Times New Roman"/>
          <w:sz w:val="24"/>
        </w:rPr>
        <w:tab/>
        <w:t xml:space="preserve">Egede LE, Gebregziabher M, Echols C, Lynch CP. Longitudinal Effects of Medication Nonadherence on Glycemic Control. </w:t>
      </w:r>
      <w:r w:rsidRPr="006B33E4">
        <w:rPr>
          <w:rFonts w:ascii="Times New Roman" w:hAnsi="Times New Roman" w:cs="Times New Roman"/>
          <w:i/>
          <w:iCs/>
          <w:sz w:val="24"/>
        </w:rPr>
        <w:t>Ann Pharmacother</w:t>
      </w:r>
      <w:r w:rsidRPr="006B33E4">
        <w:rPr>
          <w:rFonts w:ascii="Times New Roman" w:hAnsi="Times New Roman" w:cs="Times New Roman"/>
          <w:sz w:val="24"/>
        </w:rPr>
        <w:t>. 2014;48(5):562-570. doi:10.1177/1060028014526362</w:t>
      </w:r>
    </w:p>
    <w:p w14:paraId="62405F4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9. </w:t>
      </w:r>
      <w:r w:rsidRPr="006B33E4">
        <w:rPr>
          <w:rFonts w:ascii="Times New Roman" w:hAnsi="Times New Roman" w:cs="Times New Roman"/>
          <w:sz w:val="24"/>
        </w:rPr>
        <w:tab/>
        <w:t xml:space="preserve">Rasmussen JN, Chong A, Alter DA. Relationship Between Adherence to Evidence-Based Pharmacotherapy and Long-term Mortality After Acute Myocardial Infarction. </w:t>
      </w:r>
      <w:r w:rsidRPr="006B33E4">
        <w:rPr>
          <w:rFonts w:ascii="Times New Roman" w:hAnsi="Times New Roman" w:cs="Times New Roman"/>
          <w:i/>
          <w:iCs/>
          <w:sz w:val="24"/>
        </w:rPr>
        <w:t>JAMA</w:t>
      </w:r>
      <w:r w:rsidRPr="006B33E4">
        <w:rPr>
          <w:rFonts w:ascii="Times New Roman" w:hAnsi="Times New Roman" w:cs="Times New Roman"/>
          <w:sz w:val="24"/>
        </w:rPr>
        <w:t>. 2007;297(2):177-186. doi:10.1001/jama.297.2.177</w:t>
      </w:r>
    </w:p>
    <w:p w14:paraId="5A93110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0. </w:t>
      </w:r>
      <w:r w:rsidRPr="006B33E4">
        <w:rPr>
          <w:rFonts w:ascii="Times New Roman" w:hAnsi="Times New Roman" w:cs="Times New Roman"/>
          <w:sz w:val="24"/>
        </w:rPr>
        <w:tab/>
        <w:t xml:space="preserve">Ho PM, Magid DJ, Shetterly SM, et al. Medication nonadherence is associated with a broad range of adverse outcomes in patients with coronary artery disease. </w:t>
      </w:r>
      <w:r w:rsidRPr="006B33E4">
        <w:rPr>
          <w:rFonts w:ascii="Times New Roman" w:hAnsi="Times New Roman" w:cs="Times New Roman"/>
          <w:i/>
          <w:iCs/>
          <w:sz w:val="24"/>
        </w:rPr>
        <w:t>Am Heart J</w:t>
      </w:r>
      <w:r w:rsidRPr="006B33E4">
        <w:rPr>
          <w:rFonts w:ascii="Times New Roman" w:hAnsi="Times New Roman" w:cs="Times New Roman"/>
          <w:sz w:val="24"/>
        </w:rPr>
        <w:t>. 2008;155(4):772-779. doi:10.1016/j.ahj.2007.12.011</w:t>
      </w:r>
    </w:p>
    <w:p w14:paraId="5700761B"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1. </w:t>
      </w:r>
      <w:r w:rsidRPr="006B33E4">
        <w:rPr>
          <w:rFonts w:ascii="Times New Roman" w:hAnsi="Times New Roman" w:cs="Times New Roman"/>
          <w:sz w:val="24"/>
        </w:rPr>
        <w:tab/>
        <w:t xml:space="preserve">Heisler M, Langa KM, Eby EL, Fendrick AM, Kabeto MU, Piette JD. The health effects of restricting prescription medication use because of cost. </w:t>
      </w:r>
      <w:r w:rsidRPr="006B33E4">
        <w:rPr>
          <w:rFonts w:ascii="Times New Roman" w:hAnsi="Times New Roman" w:cs="Times New Roman"/>
          <w:i/>
          <w:iCs/>
          <w:sz w:val="24"/>
        </w:rPr>
        <w:t>Med Care</w:t>
      </w:r>
      <w:r w:rsidRPr="006B33E4">
        <w:rPr>
          <w:rFonts w:ascii="Times New Roman" w:hAnsi="Times New Roman" w:cs="Times New Roman"/>
          <w:sz w:val="24"/>
        </w:rPr>
        <w:t>. 2004;42(7):626-634. doi:10.1097/01.mlr.0000129352.36733.cc</w:t>
      </w:r>
    </w:p>
    <w:p w14:paraId="47BFD7B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2. </w:t>
      </w:r>
      <w:r w:rsidRPr="006B33E4">
        <w:rPr>
          <w:rFonts w:ascii="Times New Roman" w:hAnsi="Times New Roman" w:cs="Times New Roman"/>
          <w:sz w:val="24"/>
        </w:rPr>
        <w:tab/>
        <w:t>Lynn A. Blewett, Rivera Drew JA, King ML, Williams KCW. IPUMS Health Surveys: National Health Interview Survery, Version 6.4 [dataset]. 2019.</w:t>
      </w:r>
    </w:p>
    <w:p w14:paraId="25C3E652"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3. </w:t>
      </w:r>
      <w:r w:rsidRPr="006B33E4">
        <w:rPr>
          <w:rFonts w:ascii="Times New Roman" w:hAnsi="Times New Roman" w:cs="Times New Roman"/>
          <w:sz w:val="24"/>
        </w:rPr>
        <w:tab/>
        <w:t>NHIS - About the National Health Interview Survey. https://www.cdc.gov/nchs/nhis/about_nhis.htm. Published June 28, 2019. Accessed October 20, 2019.</w:t>
      </w:r>
    </w:p>
    <w:p w14:paraId="676792E8"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4. </w:t>
      </w:r>
      <w:r w:rsidRPr="006B33E4">
        <w:rPr>
          <w:rFonts w:ascii="Times New Roman" w:hAnsi="Times New Roman" w:cs="Times New Roman"/>
          <w:sz w:val="24"/>
        </w:rPr>
        <w:tab/>
        <w:t xml:space="preserve">Patel MR, Piette JD, Resnicow K, Kowalski-Dobson T, Heisler M. Social determinants of health, cost-related non-adherence, and cost-reducing behaviors among adults with </w:t>
      </w:r>
      <w:r w:rsidRPr="006B33E4">
        <w:rPr>
          <w:rFonts w:ascii="Times New Roman" w:hAnsi="Times New Roman" w:cs="Times New Roman"/>
          <w:sz w:val="24"/>
        </w:rPr>
        <w:lastRenderedPageBreak/>
        <w:t xml:space="preserve">diabetes: findings from the National Health Interview Survey. </w:t>
      </w:r>
      <w:r w:rsidRPr="006B33E4">
        <w:rPr>
          <w:rFonts w:ascii="Times New Roman" w:hAnsi="Times New Roman" w:cs="Times New Roman"/>
          <w:i/>
          <w:iCs/>
          <w:sz w:val="24"/>
        </w:rPr>
        <w:t>Med Care</w:t>
      </w:r>
      <w:r w:rsidRPr="006B33E4">
        <w:rPr>
          <w:rFonts w:ascii="Times New Roman" w:hAnsi="Times New Roman" w:cs="Times New Roman"/>
          <w:sz w:val="24"/>
        </w:rPr>
        <w:t>. 2016;54(8):796-803. doi:10.1097/MLR.0000000000000565</w:t>
      </w:r>
    </w:p>
    <w:p w14:paraId="0B7BB43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5. </w:t>
      </w:r>
      <w:r w:rsidRPr="006B33E4">
        <w:rPr>
          <w:rFonts w:ascii="Times New Roman" w:hAnsi="Times New Roman" w:cs="Times New Roman"/>
          <w:sz w:val="24"/>
        </w:rPr>
        <w:tab/>
        <w:t xml:space="preserve">Bhuyan SS, Shiyanbola O, Deka P, et al. The Role of Gender in Cost-Related Medication Nonadherence Among Patients with Diabetes. </w:t>
      </w:r>
      <w:r w:rsidRPr="006B33E4">
        <w:rPr>
          <w:rFonts w:ascii="Times New Roman" w:hAnsi="Times New Roman" w:cs="Times New Roman"/>
          <w:i/>
          <w:iCs/>
          <w:sz w:val="24"/>
        </w:rPr>
        <w:t>J Am Board Fam Med</w:t>
      </w:r>
      <w:r w:rsidRPr="006B33E4">
        <w:rPr>
          <w:rFonts w:ascii="Times New Roman" w:hAnsi="Times New Roman" w:cs="Times New Roman"/>
          <w:sz w:val="24"/>
        </w:rPr>
        <w:t>. 2018;31(5):743-751. doi:10.3122/jabfm.2018.05.180039</w:t>
      </w:r>
    </w:p>
    <w:p w14:paraId="23BC4A1D"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6. </w:t>
      </w:r>
      <w:r w:rsidRPr="006B33E4">
        <w:rPr>
          <w:rFonts w:ascii="Times New Roman" w:hAnsi="Times New Roman" w:cs="Times New Roman"/>
          <w:sz w:val="24"/>
        </w:rPr>
        <w:tab/>
        <w:t xml:space="preserve">Abegaz TM, Shehab A, Gebreyohannes EA, Bhagavathula AS, Elnour AA. Nonadherence to antihypertensive drugs. </w:t>
      </w:r>
      <w:r w:rsidRPr="006B33E4">
        <w:rPr>
          <w:rFonts w:ascii="Times New Roman" w:hAnsi="Times New Roman" w:cs="Times New Roman"/>
          <w:i/>
          <w:iCs/>
          <w:sz w:val="24"/>
        </w:rPr>
        <w:t>Medicine (Baltimore)</w:t>
      </w:r>
      <w:r w:rsidRPr="006B33E4">
        <w:rPr>
          <w:rFonts w:ascii="Times New Roman" w:hAnsi="Times New Roman" w:cs="Times New Roman"/>
          <w:sz w:val="24"/>
        </w:rPr>
        <w:t>. 2017;96(4). doi:10.1097/MD.0000000000005641</w:t>
      </w:r>
    </w:p>
    <w:p w14:paraId="0974089D"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7. </w:t>
      </w:r>
      <w:r w:rsidRPr="006B33E4">
        <w:rPr>
          <w:rFonts w:ascii="Times New Roman" w:hAnsi="Times New Roman" w:cs="Times New Roman"/>
          <w:sz w:val="24"/>
        </w:rPr>
        <w:tab/>
        <w:t xml:space="preserve">Heisler M, Wagner TH, Piette JD. Patient Strategies to Cope with High Prescription Medication Costs: Who is Cutting Back on Necessities, Increasing Debt, or Underusing Medications? </w:t>
      </w:r>
      <w:r w:rsidRPr="006B33E4">
        <w:rPr>
          <w:rFonts w:ascii="Times New Roman" w:hAnsi="Times New Roman" w:cs="Times New Roman"/>
          <w:i/>
          <w:iCs/>
          <w:sz w:val="24"/>
        </w:rPr>
        <w:t>J Behav Med</w:t>
      </w:r>
      <w:r w:rsidRPr="006B33E4">
        <w:rPr>
          <w:rFonts w:ascii="Times New Roman" w:hAnsi="Times New Roman" w:cs="Times New Roman"/>
          <w:sz w:val="24"/>
        </w:rPr>
        <w:t>. 2005;28(1):43-51. doi:10.1007/s10865-005-2562-z</w:t>
      </w:r>
    </w:p>
    <w:p w14:paraId="437B2CD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8. </w:t>
      </w:r>
      <w:r w:rsidRPr="006B33E4">
        <w:rPr>
          <w:rFonts w:ascii="Times New Roman" w:hAnsi="Times New Roman" w:cs="Times New Roman"/>
          <w:sz w:val="24"/>
        </w:rPr>
        <w:tab/>
        <w:t xml:space="preserve">Grambsch PM, Therneau TM. Proportional Hazards Tests and Diagnostics Based on Weighted Residuals. </w:t>
      </w:r>
      <w:r w:rsidRPr="006B33E4">
        <w:rPr>
          <w:rFonts w:ascii="Times New Roman" w:hAnsi="Times New Roman" w:cs="Times New Roman"/>
          <w:i/>
          <w:iCs/>
          <w:sz w:val="24"/>
        </w:rPr>
        <w:t>Biometrika</w:t>
      </w:r>
      <w:r w:rsidRPr="006B33E4">
        <w:rPr>
          <w:rFonts w:ascii="Times New Roman" w:hAnsi="Times New Roman" w:cs="Times New Roman"/>
          <w:sz w:val="24"/>
        </w:rPr>
        <w:t>. 1994;81(3):515-526. doi:10.2307/2337123</w:t>
      </w:r>
    </w:p>
    <w:p w14:paraId="67747B6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9. </w:t>
      </w:r>
      <w:r w:rsidRPr="006B33E4">
        <w:rPr>
          <w:rFonts w:ascii="Times New Roman" w:hAnsi="Times New Roman" w:cs="Times New Roman"/>
          <w:sz w:val="24"/>
        </w:rPr>
        <w:tab/>
        <w:t xml:space="preserve">R Core Team. </w:t>
      </w:r>
      <w:r w:rsidRPr="006B33E4">
        <w:rPr>
          <w:rFonts w:ascii="Times New Roman" w:hAnsi="Times New Roman" w:cs="Times New Roman"/>
          <w:i/>
          <w:iCs/>
          <w:sz w:val="24"/>
        </w:rPr>
        <w:t>R: A Language and Environment for Statistical Computing</w:t>
      </w:r>
      <w:r w:rsidRPr="006B33E4">
        <w:rPr>
          <w:rFonts w:ascii="Times New Roman" w:hAnsi="Times New Roman" w:cs="Times New Roman"/>
          <w:sz w:val="24"/>
        </w:rPr>
        <w:t>. Vienna, Austria: R Foundation for Statistical Computing; 2019. https://www.R-project.org/.</w:t>
      </w:r>
    </w:p>
    <w:p w14:paraId="7AAF71A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40. </w:t>
      </w:r>
      <w:r w:rsidRPr="006B33E4">
        <w:rPr>
          <w:rFonts w:ascii="Times New Roman" w:hAnsi="Times New Roman" w:cs="Times New Roman"/>
          <w:sz w:val="24"/>
        </w:rPr>
        <w:tab/>
        <w:t xml:space="preserve">Lumley T. Analysis of Complex Survey Samples. </w:t>
      </w:r>
      <w:r w:rsidRPr="006B33E4">
        <w:rPr>
          <w:rFonts w:ascii="Times New Roman" w:hAnsi="Times New Roman" w:cs="Times New Roman"/>
          <w:i/>
          <w:iCs/>
          <w:sz w:val="24"/>
        </w:rPr>
        <w:t>J Stat Softw</w:t>
      </w:r>
      <w:r w:rsidRPr="006B33E4">
        <w:rPr>
          <w:rFonts w:ascii="Times New Roman" w:hAnsi="Times New Roman" w:cs="Times New Roman"/>
          <w:sz w:val="24"/>
        </w:rPr>
        <w:t>. 2004;9(1):1-19. doi:10.18637/jss.v009.i08</w:t>
      </w:r>
    </w:p>
    <w:p w14:paraId="7F169ED3" w14:textId="2F5249B8" w:rsidR="00131F4F" w:rsidRDefault="00996859" w:rsidP="00EA4E5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6E3265B4" w14:textId="08177E53" w:rsidR="00515DB2" w:rsidRDefault="00515DB2" w:rsidP="00EA4E50">
      <w:pPr>
        <w:spacing w:line="480" w:lineRule="auto"/>
        <w:rPr>
          <w:rFonts w:ascii="Times New Roman" w:hAnsi="Times New Roman" w:cs="Times New Roman"/>
          <w:sz w:val="24"/>
          <w:szCs w:val="24"/>
        </w:rPr>
      </w:pPr>
    </w:p>
    <w:tbl>
      <w:tblPr>
        <w:tblpPr w:leftFromText="180" w:rightFromText="180" w:vertAnchor="text" w:horzAnchor="margin" w:tblpXSpec="center" w:tblpY="1105"/>
        <w:tblW w:w="11637" w:type="dxa"/>
        <w:tblLook w:val="04A0" w:firstRow="1" w:lastRow="0" w:firstColumn="1" w:lastColumn="0" w:noHBand="0" w:noVBand="1"/>
      </w:tblPr>
      <w:tblGrid>
        <w:gridCol w:w="4310"/>
        <w:gridCol w:w="1029"/>
        <w:gridCol w:w="1498"/>
        <w:gridCol w:w="902"/>
        <w:gridCol w:w="1498"/>
        <w:gridCol w:w="902"/>
        <w:gridCol w:w="1498"/>
      </w:tblGrid>
      <w:tr w:rsidR="00FE3E4E" w:rsidRPr="00536E9B" w14:paraId="4F618503" w14:textId="77777777" w:rsidTr="00FE3E4E">
        <w:trPr>
          <w:trHeight w:val="285"/>
        </w:trPr>
        <w:tc>
          <w:tcPr>
            <w:tcW w:w="4310" w:type="dxa"/>
            <w:tcBorders>
              <w:top w:val="nil"/>
              <w:left w:val="nil"/>
              <w:bottom w:val="nil"/>
              <w:right w:val="nil"/>
            </w:tcBorders>
            <w:shd w:val="clear" w:color="auto" w:fill="auto"/>
            <w:noWrap/>
            <w:vAlign w:val="bottom"/>
            <w:hideMark/>
          </w:tcPr>
          <w:p w14:paraId="68A9E2E2" w14:textId="77777777" w:rsidR="00FE3E4E" w:rsidRPr="00536E9B" w:rsidRDefault="00FE3E4E" w:rsidP="00FE3E4E">
            <w:pPr>
              <w:spacing w:after="0" w:line="240" w:lineRule="auto"/>
              <w:rPr>
                <w:rFonts w:ascii="Times New Roman" w:eastAsia="Times New Roman" w:hAnsi="Times New Roman" w:cs="Times New Roman"/>
                <w:sz w:val="24"/>
                <w:szCs w:val="24"/>
              </w:rPr>
            </w:pPr>
          </w:p>
        </w:tc>
        <w:tc>
          <w:tcPr>
            <w:tcW w:w="2527" w:type="dxa"/>
            <w:gridSpan w:val="2"/>
            <w:tcBorders>
              <w:top w:val="nil"/>
              <w:left w:val="nil"/>
              <w:bottom w:val="nil"/>
              <w:right w:val="nil"/>
            </w:tcBorders>
            <w:shd w:val="clear" w:color="auto" w:fill="auto"/>
            <w:noWrap/>
            <w:vAlign w:val="bottom"/>
            <w:hideMark/>
          </w:tcPr>
          <w:p w14:paraId="5871D4C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iabetes</w:t>
            </w:r>
          </w:p>
        </w:tc>
        <w:tc>
          <w:tcPr>
            <w:tcW w:w="2400" w:type="dxa"/>
            <w:gridSpan w:val="2"/>
            <w:tcBorders>
              <w:top w:val="nil"/>
              <w:left w:val="nil"/>
              <w:bottom w:val="nil"/>
              <w:right w:val="nil"/>
            </w:tcBorders>
            <w:shd w:val="clear" w:color="auto" w:fill="auto"/>
            <w:noWrap/>
            <w:vAlign w:val="bottom"/>
            <w:hideMark/>
          </w:tcPr>
          <w:p w14:paraId="21FD174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commentRangeStart w:id="3"/>
            <w:r w:rsidRPr="00536E9B">
              <w:rPr>
                <w:rFonts w:ascii="Times New Roman" w:eastAsia="Times New Roman" w:hAnsi="Times New Roman" w:cs="Times New Roman"/>
                <w:color w:val="000000"/>
                <w:sz w:val="18"/>
                <w:szCs w:val="18"/>
              </w:rPr>
              <w:t>CVD</w:t>
            </w:r>
            <w:commentRangeEnd w:id="3"/>
            <w:r w:rsidR="002D3A30">
              <w:rPr>
                <w:rStyle w:val="CommentReference"/>
              </w:rPr>
              <w:commentReference w:id="3"/>
            </w:r>
          </w:p>
        </w:tc>
        <w:tc>
          <w:tcPr>
            <w:tcW w:w="2400" w:type="dxa"/>
            <w:gridSpan w:val="2"/>
            <w:tcBorders>
              <w:top w:val="nil"/>
              <w:left w:val="nil"/>
              <w:bottom w:val="nil"/>
              <w:right w:val="nil"/>
            </w:tcBorders>
            <w:shd w:val="clear" w:color="auto" w:fill="auto"/>
            <w:noWrap/>
            <w:vAlign w:val="bottom"/>
            <w:hideMark/>
          </w:tcPr>
          <w:p w14:paraId="057407F2"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VD, including Hypertension</w:t>
            </w:r>
          </w:p>
        </w:tc>
      </w:tr>
      <w:tr w:rsidR="00FE3E4E" w:rsidRPr="00536E9B" w14:paraId="49073B64" w14:textId="77777777" w:rsidTr="00FE3E4E">
        <w:trPr>
          <w:trHeight w:val="285"/>
        </w:trPr>
        <w:tc>
          <w:tcPr>
            <w:tcW w:w="4310" w:type="dxa"/>
            <w:tcBorders>
              <w:top w:val="nil"/>
              <w:left w:val="nil"/>
              <w:bottom w:val="nil"/>
              <w:right w:val="nil"/>
            </w:tcBorders>
            <w:shd w:val="clear" w:color="auto" w:fill="auto"/>
            <w:noWrap/>
            <w:vAlign w:val="bottom"/>
            <w:hideMark/>
          </w:tcPr>
          <w:p w14:paraId="6B38A37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p>
        </w:tc>
        <w:tc>
          <w:tcPr>
            <w:tcW w:w="1029" w:type="dxa"/>
            <w:tcBorders>
              <w:top w:val="nil"/>
              <w:left w:val="nil"/>
              <w:bottom w:val="nil"/>
              <w:right w:val="nil"/>
            </w:tcBorders>
            <w:shd w:val="clear" w:color="auto" w:fill="auto"/>
            <w:noWrap/>
            <w:vAlign w:val="bottom"/>
            <w:hideMark/>
          </w:tcPr>
          <w:p w14:paraId="76E43B8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2CCDDEA7"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70E37053"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6059212D"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565AB375"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70A36FDC"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r>
      <w:tr w:rsidR="00FE3E4E" w:rsidRPr="00536E9B" w14:paraId="4FFF2EED" w14:textId="77777777" w:rsidTr="00FE3E4E">
        <w:trPr>
          <w:trHeight w:val="285"/>
        </w:trPr>
        <w:tc>
          <w:tcPr>
            <w:tcW w:w="4310" w:type="dxa"/>
            <w:tcBorders>
              <w:top w:val="single" w:sz="4" w:space="0" w:color="auto"/>
              <w:left w:val="nil"/>
              <w:bottom w:val="nil"/>
              <w:right w:val="nil"/>
            </w:tcBorders>
            <w:shd w:val="clear" w:color="auto" w:fill="auto"/>
            <w:noWrap/>
            <w:vAlign w:val="bottom"/>
            <w:hideMark/>
          </w:tcPr>
          <w:p w14:paraId="357E378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 (unweighted) 2000 -</w:t>
            </w:r>
            <w:commentRangeStart w:id="4"/>
            <w:r w:rsidRPr="00536E9B">
              <w:rPr>
                <w:rFonts w:ascii="Times New Roman" w:eastAsia="Times New Roman" w:hAnsi="Times New Roman" w:cs="Times New Roman"/>
                <w:color w:val="000000"/>
                <w:sz w:val="18"/>
                <w:szCs w:val="18"/>
              </w:rPr>
              <w:t>2014</w:t>
            </w:r>
            <w:commentRangeEnd w:id="4"/>
            <w:r w:rsidR="00EC2017">
              <w:rPr>
                <w:rStyle w:val="CommentReference"/>
              </w:rPr>
              <w:commentReference w:id="4"/>
            </w:r>
          </w:p>
        </w:tc>
        <w:tc>
          <w:tcPr>
            <w:tcW w:w="1029" w:type="dxa"/>
            <w:tcBorders>
              <w:top w:val="single" w:sz="4" w:space="0" w:color="auto"/>
              <w:left w:val="nil"/>
              <w:bottom w:val="nil"/>
              <w:right w:val="nil"/>
            </w:tcBorders>
            <w:shd w:val="clear" w:color="auto" w:fill="auto"/>
            <w:noWrap/>
            <w:vAlign w:val="bottom"/>
            <w:hideMark/>
          </w:tcPr>
          <w:p w14:paraId="46252BD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1B0F52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commentRangeStart w:id="5"/>
            <w:commentRangeEnd w:id="5"/>
            <w:r w:rsidR="000B1FDB">
              <w:rPr>
                <w:rStyle w:val="CommentReference"/>
              </w:rPr>
              <w:commentReference w:id="5"/>
            </w:r>
          </w:p>
        </w:tc>
        <w:tc>
          <w:tcPr>
            <w:tcW w:w="902" w:type="dxa"/>
            <w:tcBorders>
              <w:top w:val="single" w:sz="4" w:space="0" w:color="auto"/>
              <w:left w:val="nil"/>
              <w:bottom w:val="nil"/>
              <w:right w:val="nil"/>
            </w:tcBorders>
            <w:shd w:val="clear" w:color="auto" w:fill="auto"/>
            <w:noWrap/>
            <w:vAlign w:val="bottom"/>
            <w:hideMark/>
          </w:tcPr>
          <w:p w14:paraId="35DE28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6C5F6A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902" w:type="dxa"/>
            <w:tcBorders>
              <w:top w:val="single" w:sz="4" w:space="0" w:color="auto"/>
              <w:left w:val="nil"/>
              <w:bottom w:val="nil"/>
              <w:right w:val="nil"/>
            </w:tcBorders>
            <w:shd w:val="clear" w:color="auto" w:fill="auto"/>
            <w:noWrap/>
            <w:vAlign w:val="bottom"/>
            <w:hideMark/>
          </w:tcPr>
          <w:p w14:paraId="139400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FF11D5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r>
      <w:tr w:rsidR="00FE3E4E" w:rsidRPr="00536E9B" w14:paraId="20E3302E" w14:textId="77777777" w:rsidTr="00FE3E4E">
        <w:trPr>
          <w:trHeight w:val="285"/>
        </w:trPr>
        <w:tc>
          <w:tcPr>
            <w:tcW w:w="4310" w:type="dxa"/>
            <w:tcBorders>
              <w:top w:val="nil"/>
              <w:left w:val="nil"/>
              <w:bottom w:val="nil"/>
              <w:right w:val="nil"/>
            </w:tcBorders>
            <w:shd w:val="clear" w:color="auto" w:fill="auto"/>
            <w:noWrap/>
            <w:vAlign w:val="bottom"/>
            <w:hideMark/>
          </w:tcPr>
          <w:p w14:paraId="0BB82D4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ge M(SD)</w:t>
            </w:r>
          </w:p>
        </w:tc>
        <w:tc>
          <w:tcPr>
            <w:tcW w:w="1029" w:type="dxa"/>
            <w:tcBorders>
              <w:top w:val="nil"/>
              <w:left w:val="nil"/>
              <w:bottom w:val="nil"/>
              <w:right w:val="nil"/>
            </w:tcBorders>
            <w:shd w:val="clear" w:color="auto" w:fill="auto"/>
            <w:noWrap/>
            <w:vAlign w:val="bottom"/>
            <w:hideMark/>
          </w:tcPr>
          <w:p w14:paraId="33AD442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91C335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9EB03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7FE80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98F009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E15AEE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6E5D15" w14:textId="77777777" w:rsidTr="00FE3E4E">
        <w:trPr>
          <w:trHeight w:val="285"/>
        </w:trPr>
        <w:tc>
          <w:tcPr>
            <w:tcW w:w="4310" w:type="dxa"/>
            <w:tcBorders>
              <w:top w:val="nil"/>
              <w:left w:val="nil"/>
              <w:bottom w:val="nil"/>
              <w:right w:val="nil"/>
            </w:tcBorders>
            <w:shd w:val="clear" w:color="auto" w:fill="auto"/>
            <w:noWrap/>
            <w:vAlign w:val="bottom"/>
            <w:hideMark/>
          </w:tcPr>
          <w:p w14:paraId="46BC15F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ale</w:t>
            </w:r>
          </w:p>
        </w:tc>
        <w:tc>
          <w:tcPr>
            <w:tcW w:w="1029" w:type="dxa"/>
            <w:tcBorders>
              <w:top w:val="nil"/>
              <w:left w:val="nil"/>
              <w:bottom w:val="nil"/>
              <w:right w:val="nil"/>
            </w:tcBorders>
            <w:shd w:val="clear" w:color="auto" w:fill="auto"/>
            <w:noWrap/>
            <w:vAlign w:val="bottom"/>
            <w:hideMark/>
          </w:tcPr>
          <w:p w14:paraId="38A3D350"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FEE867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A889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8BD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992E04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B3D13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65B246E" w14:textId="77777777" w:rsidTr="00FE3E4E">
        <w:trPr>
          <w:trHeight w:val="285"/>
        </w:trPr>
        <w:tc>
          <w:tcPr>
            <w:tcW w:w="4310" w:type="dxa"/>
            <w:tcBorders>
              <w:top w:val="nil"/>
              <w:left w:val="nil"/>
              <w:bottom w:val="nil"/>
              <w:right w:val="nil"/>
            </w:tcBorders>
            <w:shd w:val="clear" w:color="auto" w:fill="auto"/>
            <w:noWrap/>
            <w:vAlign w:val="bottom"/>
            <w:hideMark/>
          </w:tcPr>
          <w:p w14:paraId="3FF5E59E"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MI M(SD)</w:t>
            </w:r>
          </w:p>
        </w:tc>
        <w:tc>
          <w:tcPr>
            <w:tcW w:w="1029" w:type="dxa"/>
            <w:tcBorders>
              <w:top w:val="nil"/>
              <w:left w:val="nil"/>
              <w:bottom w:val="nil"/>
              <w:right w:val="nil"/>
            </w:tcBorders>
            <w:shd w:val="clear" w:color="auto" w:fill="auto"/>
            <w:noWrap/>
            <w:vAlign w:val="bottom"/>
            <w:hideMark/>
          </w:tcPr>
          <w:p w14:paraId="5776A2F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D567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75C4D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0C834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01536A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DE61C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B1E6012" w14:textId="77777777" w:rsidTr="00FE3E4E">
        <w:trPr>
          <w:trHeight w:val="285"/>
        </w:trPr>
        <w:tc>
          <w:tcPr>
            <w:tcW w:w="4310" w:type="dxa"/>
            <w:tcBorders>
              <w:top w:val="nil"/>
              <w:left w:val="nil"/>
              <w:bottom w:val="nil"/>
              <w:right w:val="nil"/>
            </w:tcBorders>
            <w:shd w:val="clear" w:color="auto" w:fill="auto"/>
            <w:noWrap/>
            <w:vAlign w:val="center"/>
            <w:hideMark/>
          </w:tcPr>
          <w:p w14:paraId="51916ED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egion</w:t>
            </w:r>
          </w:p>
        </w:tc>
        <w:tc>
          <w:tcPr>
            <w:tcW w:w="1029" w:type="dxa"/>
            <w:tcBorders>
              <w:top w:val="nil"/>
              <w:left w:val="nil"/>
              <w:bottom w:val="nil"/>
              <w:right w:val="nil"/>
            </w:tcBorders>
            <w:shd w:val="clear" w:color="auto" w:fill="auto"/>
            <w:noWrap/>
            <w:vAlign w:val="bottom"/>
            <w:hideMark/>
          </w:tcPr>
          <w:p w14:paraId="5355467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97DAE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9C723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D587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C6F68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EC379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226212E" w14:textId="77777777" w:rsidTr="00FE3E4E">
        <w:trPr>
          <w:trHeight w:val="285"/>
        </w:trPr>
        <w:tc>
          <w:tcPr>
            <w:tcW w:w="4310" w:type="dxa"/>
            <w:tcBorders>
              <w:top w:val="nil"/>
              <w:left w:val="nil"/>
              <w:bottom w:val="nil"/>
              <w:right w:val="nil"/>
            </w:tcBorders>
            <w:shd w:val="clear" w:color="auto" w:fill="auto"/>
            <w:noWrap/>
            <w:vAlign w:val="center"/>
            <w:hideMark/>
          </w:tcPr>
          <w:p w14:paraId="67586AC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rtheast</w:t>
            </w:r>
          </w:p>
        </w:tc>
        <w:tc>
          <w:tcPr>
            <w:tcW w:w="1029" w:type="dxa"/>
            <w:tcBorders>
              <w:top w:val="nil"/>
              <w:left w:val="nil"/>
              <w:bottom w:val="nil"/>
              <w:right w:val="nil"/>
            </w:tcBorders>
            <w:shd w:val="clear" w:color="auto" w:fill="auto"/>
            <w:noWrap/>
            <w:vAlign w:val="bottom"/>
            <w:hideMark/>
          </w:tcPr>
          <w:p w14:paraId="460639A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7DD925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A438D3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8E26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5CE9A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B7C145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9B2519" w14:textId="77777777" w:rsidTr="00FE3E4E">
        <w:trPr>
          <w:trHeight w:val="285"/>
        </w:trPr>
        <w:tc>
          <w:tcPr>
            <w:tcW w:w="4310" w:type="dxa"/>
            <w:tcBorders>
              <w:top w:val="nil"/>
              <w:left w:val="nil"/>
              <w:bottom w:val="nil"/>
              <w:right w:val="nil"/>
            </w:tcBorders>
            <w:shd w:val="clear" w:color="auto" w:fill="auto"/>
            <w:noWrap/>
            <w:vAlign w:val="center"/>
            <w:hideMark/>
          </w:tcPr>
          <w:p w14:paraId="7BD3C3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idwest</w:t>
            </w:r>
          </w:p>
        </w:tc>
        <w:tc>
          <w:tcPr>
            <w:tcW w:w="1029" w:type="dxa"/>
            <w:tcBorders>
              <w:top w:val="nil"/>
              <w:left w:val="nil"/>
              <w:bottom w:val="nil"/>
              <w:right w:val="nil"/>
            </w:tcBorders>
            <w:shd w:val="clear" w:color="auto" w:fill="auto"/>
            <w:noWrap/>
            <w:vAlign w:val="bottom"/>
            <w:hideMark/>
          </w:tcPr>
          <w:p w14:paraId="05EE54F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33E44C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6E22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C271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7CE59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80A73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885EE12" w14:textId="77777777" w:rsidTr="00FE3E4E">
        <w:trPr>
          <w:trHeight w:val="285"/>
        </w:trPr>
        <w:tc>
          <w:tcPr>
            <w:tcW w:w="4310" w:type="dxa"/>
            <w:tcBorders>
              <w:top w:val="nil"/>
              <w:left w:val="nil"/>
              <w:bottom w:val="nil"/>
              <w:right w:val="nil"/>
            </w:tcBorders>
            <w:shd w:val="clear" w:color="auto" w:fill="auto"/>
            <w:noWrap/>
            <w:vAlign w:val="center"/>
            <w:hideMark/>
          </w:tcPr>
          <w:p w14:paraId="35EAF43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uth</w:t>
            </w:r>
          </w:p>
        </w:tc>
        <w:tc>
          <w:tcPr>
            <w:tcW w:w="1029" w:type="dxa"/>
            <w:tcBorders>
              <w:top w:val="nil"/>
              <w:left w:val="nil"/>
              <w:bottom w:val="nil"/>
              <w:right w:val="nil"/>
            </w:tcBorders>
            <w:shd w:val="clear" w:color="auto" w:fill="auto"/>
            <w:noWrap/>
            <w:vAlign w:val="bottom"/>
            <w:hideMark/>
          </w:tcPr>
          <w:p w14:paraId="11A6D9E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9029E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95F26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781635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CDA9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1F1138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C4B6F93" w14:textId="77777777" w:rsidTr="00FE3E4E">
        <w:trPr>
          <w:trHeight w:val="285"/>
        </w:trPr>
        <w:tc>
          <w:tcPr>
            <w:tcW w:w="4310" w:type="dxa"/>
            <w:tcBorders>
              <w:top w:val="nil"/>
              <w:left w:val="nil"/>
              <w:bottom w:val="nil"/>
              <w:right w:val="nil"/>
            </w:tcBorders>
            <w:shd w:val="clear" w:color="auto" w:fill="auto"/>
            <w:noWrap/>
            <w:vAlign w:val="center"/>
            <w:hideMark/>
          </w:tcPr>
          <w:p w14:paraId="150AD07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est</w:t>
            </w:r>
          </w:p>
        </w:tc>
        <w:tc>
          <w:tcPr>
            <w:tcW w:w="1029" w:type="dxa"/>
            <w:tcBorders>
              <w:top w:val="nil"/>
              <w:left w:val="nil"/>
              <w:bottom w:val="nil"/>
              <w:right w:val="nil"/>
            </w:tcBorders>
            <w:shd w:val="clear" w:color="auto" w:fill="auto"/>
            <w:noWrap/>
            <w:vAlign w:val="bottom"/>
            <w:hideMark/>
          </w:tcPr>
          <w:p w14:paraId="5AECAB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46A8CD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6AA687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275FB2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30551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3E2CD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311B24C" w14:textId="77777777" w:rsidTr="00FE3E4E">
        <w:trPr>
          <w:trHeight w:val="285"/>
        </w:trPr>
        <w:tc>
          <w:tcPr>
            <w:tcW w:w="4310" w:type="dxa"/>
            <w:tcBorders>
              <w:top w:val="nil"/>
              <w:left w:val="nil"/>
              <w:bottom w:val="nil"/>
              <w:right w:val="nil"/>
            </w:tcBorders>
            <w:shd w:val="clear" w:color="auto" w:fill="auto"/>
            <w:noWrap/>
            <w:vAlign w:val="center"/>
            <w:hideMark/>
          </w:tcPr>
          <w:p w14:paraId="2504461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ace/Ethnicity</w:t>
            </w:r>
          </w:p>
        </w:tc>
        <w:tc>
          <w:tcPr>
            <w:tcW w:w="1029" w:type="dxa"/>
            <w:tcBorders>
              <w:top w:val="nil"/>
              <w:left w:val="nil"/>
              <w:bottom w:val="nil"/>
              <w:right w:val="nil"/>
            </w:tcBorders>
            <w:shd w:val="clear" w:color="auto" w:fill="auto"/>
            <w:noWrap/>
            <w:vAlign w:val="bottom"/>
            <w:hideMark/>
          </w:tcPr>
          <w:p w14:paraId="30012FE1"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89690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3515F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698984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7166C5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247AF0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7F8BE39" w14:textId="77777777" w:rsidTr="00FE3E4E">
        <w:trPr>
          <w:trHeight w:val="285"/>
        </w:trPr>
        <w:tc>
          <w:tcPr>
            <w:tcW w:w="4310" w:type="dxa"/>
            <w:tcBorders>
              <w:top w:val="nil"/>
              <w:left w:val="nil"/>
              <w:bottom w:val="nil"/>
              <w:right w:val="nil"/>
            </w:tcBorders>
            <w:shd w:val="clear" w:color="auto" w:fill="auto"/>
            <w:noWrap/>
            <w:vAlign w:val="center"/>
            <w:hideMark/>
          </w:tcPr>
          <w:p w14:paraId="68F1EDE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hite</w:t>
            </w:r>
          </w:p>
        </w:tc>
        <w:tc>
          <w:tcPr>
            <w:tcW w:w="1029" w:type="dxa"/>
            <w:tcBorders>
              <w:top w:val="nil"/>
              <w:left w:val="nil"/>
              <w:bottom w:val="nil"/>
              <w:right w:val="nil"/>
            </w:tcBorders>
            <w:shd w:val="clear" w:color="auto" w:fill="auto"/>
            <w:noWrap/>
            <w:vAlign w:val="bottom"/>
            <w:hideMark/>
          </w:tcPr>
          <w:p w14:paraId="24402D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D17B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248A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BD9E25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0CC286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3379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8EA043" w14:textId="77777777" w:rsidTr="00FE3E4E">
        <w:trPr>
          <w:trHeight w:val="285"/>
        </w:trPr>
        <w:tc>
          <w:tcPr>
            <w:tcW w:w="4310" w:type="dxa"/>
            <w:tcBorders>
              <w:top w:val="nil"/>
              <w:left w:val="nil"/>
              <w:bottom w:val="nil"/>
              <w:right w:val="nil"/>
            </w:tcBorders>
            <w:shd w:val="clear" w:color="auto" w:fill="auto"/>
            <w:noWrap/>
            <w:vAlign w:val="center"/>
            <w:hideMark/>
          </w:tcPr>
          <w:p w14:paraId="1CA699D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lack</w:t>
            </w:r>
          </w:p>
        </w:tc>
        <w:tc>
          <w:tcPr>
            <w:tcW w:w="1029" w:type="dxa"/>
            <w:tcBorders>
              <w:top w:val="nil"/>
              <w:left w:val="nil"/>
              <w:bottom w:val="nil"/>
              <w:right w:val="nil"/>
            </w:tcBorders>
            <w:shd w:val="clear" w:color="auto" w:fill="auto"/>
            <w:noWrap/>
            <w:vAlign w:val="bottom"/>
            <w:hideMark/>
          </w:tcPr>
          <w:p w14:paraId="3E698CF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52168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3827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55C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30996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1F0FFB6"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37B8A93" w14:textId="77777777" w:rsidTr="00FE3E4E">
        <w:trPr>
          <w:trHeight w:val="285"/>
        </w:trPr>
        <w:tc>
          <w:tcPr>
            <w:tcW w:w="4310" w:type="dxa"/>
            <w:tcBorders>
              <w:top w:val="nil"/>
              <w:left w:val="nil"/>
              <w:bottom w:val="nil"/>
              <w:right w:val="nil"/>
            </w:tcBorders>
            <w:shd w:val="clear" w:color="auto" w:fill="auto"/>
            <w:noWrap/>
            <w:vAlign w:val="center"/>
            <w:hideMark/>
          </w:tcPr>
          <w:p w14:paraId="2BA71E8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Hispanic/Latino</w:t>
            </w:r>
          </w:p>
        </w:tc>
        <w:tc>
          <w:tcPr>
            <w:tcW w:w="1029" w:type="dxa"/>
            <w:tcBorders>
              <w:top w:val="nil"/>
              <w:left w:val="nil"/>
              <w:bottom w:val="nil"/>
              <w:right w:val="nil"/>
            </w:tcBorders>
            <w:shd w:val="clear" w:color="auto" w:fill="auto"/>
            <w:noWrap/>
            <w:vAlign w:val="bottom"/>
            <w:hideMark/>
          </w:tcPr>
          <w:p w14:paraId="454BFCD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F3064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E8C87D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455C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FEC9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2F6071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0022BF" w14:textId="77777777" w:rsidTr="00FE3E4E">
        <w:trPr>
          <w:trHeight w:val="285"/>
        </w:trPr>
        <w:tc>
          <w:tcPr>
            <w:tcW w:w="4310" w:type="dxa"/>
            <w:tcBorders>
              <w:top w:val="nil"/>
              <w:left w:val="nil"/>
              <w:bottom w:val="nil"/>
              <w:right w:val="nil"/>
            </w:tcBorders>
            <w:shd w:val="clear" w:color="auto" w:fill="auto"/>
            <w:noWrap/>
            <w:vAlign w:val="center"/>
            <w:hideMark/>
          </w:tcPr>
          <w:p w14:paraId="557FF53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merican Indian/Alaska Native</w:t>
            </w:r>
          </w:p>
        </w:tc>
        <w:tc>
          <w:tcPr>
            <w:tcW w:w="1029" w:type="dxa"/>
            <w:tcBorders>
              <w:top w:val="nil"/>
              <w:left w:val="nil"/>
              <w:bottom w:val="nil"/>
              <w:right w:val="nil"/>
            </w:tcBorders>
            <w:shd w:val="clear" w:color="auto" w:fill="auto"/>
            <w:noWrap/>
            <w:vAlign w:val="bottom"/>
            <w:hideMark/>
          </w:tcPr>
          <w:p w14:paraId="28EFAB6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D8E850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9125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E67944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6B19D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7035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F8ECD62" w14:textId="77777777" w:rsidTr="00FE3E4E">
        <w:trPr>
          <w:trHeight w:val="285"/>
        </w:trPr>
        <w:tc>
          <w:tcPr>
            <w:tcW w:w="4310" w:type="dxa"/>
            <w:tcBorders>
              <w:top w:val="nil"/>
              <w:left w:val="nil"/>
              <w:bottom w:val="nil"/>
              <w:right w:val="nil"/>
            </w:tcBorders>
            <w:shd w:val="clear" w:color="auto" w:fill="auto"/>
            <w:noWrap/>
            <w:vAlign w:val="center"/>
            <w:hideMark/>
          </w:tcPr>
          <w:p w14:paraId="7B41AC1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sian</w:t>
            </w:r>
          </w:p>
        </w:tc>
        <w:tc>
          <w:tcPr>
            <w:tcW w:w="1029" w:type="dxa"/>
            <w:tcBorders>
              <w:top w:val="nil"/>
              <w:left w:val="nil"/>
              <w:bottom w:val="nil"/>
              <w:right w:val="nil"/>
            </w:tcBorders>
            <w:shd w:val="clear" w:color="auto" w:fill="auto"/>
            <w:noWrap/>
            <w:vAlign w:val="bottom"/>
            <w:hideMark/>
          </w:tcPr>
          <w:p w14:paraId="2174AD4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4274C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AE21E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56F06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B52AC8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B1F84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4568E5" w14:textId="77777777" w:rsidTr="00FE3E4E">
        <w:trPr>
          <w:trHeight w:val="285"/>
        </w:trPr>
        <w:tc>
          <w:tcPr>
            <w:tcW w:w="4310" w:type="dxa"/>
            <w:tcBorders>
              <w:top w:val="nil"/>
              <w:left w:val="nil"/>
              <w:bottom w:val="nil"/>
              <w:right w:val="nil"/>
            </w:tcBorders>
            <w:shd w:val="clear" w:color="auto" w:fill="auto"/>
            <w:noWrap/>
            <w:vAlign w:val="center"/>
            <w:hideMark/>
          </w:tcPr>
          <w:p w14:paraId="4469D94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Other</w:t>
            </w:r>
          </w:p>
        </w:tc>
        <w:tc>
          <w:tcPr>
            <w:tcW w:w="1029" w:type="dxa"/>
            <w:tcBorders>
              <w:top w:val="nil"/>
              <w:left w:val="nil"/>
              <w:bottom w:val="nil"/>
              <w:right w:val="nil"/>
            </w:tcBorders>
            <w:shd w:val="clear" w:color="auto" w:fill="auto"/>
            <w:noWrap/>
            <w:vAlign w:val="bottom"/>
            <w:hideMark/>
          </w:tcPr>
          <w:p w14:paraId="2BC261B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B2BCE9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AA290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8DE6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CBB7F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5E007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228395C" w14:textId="77777777" w:rsidTr="00FE3E4E">
        <w:trPr>
          <w:trHeight w:val="285"/>
        </w:trPr>
        <w:tc>
          <w:tcPr>
            <w:tcW w:w="4310" w:type="dxa"/>
            <w:tcBorders>
              <w:top w:val="nil"/>
              <w:left w:val="nil"/>
              <w:bottom w:val="nil"/>
              <w:right w:val="nil"/>
            </w:tcBorders>
            <w:shd w:val="clear" w:color="auto" w:fill="auto"/>
            <w:noWrap/>
            <w:vAlign w:val="center"/>
            <w:hideMark/>
          </w:tcPr>
          <w:p w14:paraId="2FD5D67C"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Education</w:t>
            </w:r>
          </w:p>
        </w:tc>
        <w:tc>
          <w:tcPr>
            <w:tcW w:w="1029" w:type="dxa"/>
            <w:tcBorders>
              <w:top w:val="nil"/>
              <w:left w:val="nil"/>
              <w:bottom w:val="nil"/>
              <w:right w:val="nil"/>
            </w:tcBorders>
            <w:shd w:val="clear" w:color="auto" w:fill="auto"/>
            <w:noWrap/>
            <w:vAlign w:val="bottom"/>
            <w:hideMark/>
          </w:tcPr>
          <w:p w14:paraId="39921CD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569ADD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23DDD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A6768A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C26400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274492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072398" w14:textId="77777777" w:rsidTr="00FE3E4E">
        <w:trPr>
          <w:trHeight w:val="285"/>
        </w:trPr>
        <w:tc>
          <w:tcPr>
            <w:tcW w:w="4310" w:type="dxa"/>
            <w:tcBorders>
              <w:top w:val="nil"/>
              <w:left w:val="nil"/>
              <w:bottom w:val="nil"/>
              <w:right w:val="nil"/>
            </w:tcBorders>
            <w:shd w:val="clear" w:color="auto" w:fill="auto"/>
            <w:noWrap/>
            <w:vAlign w:val="center"/>
            <w:hideMark/>
          </w:tcPr>
          <w:p w14:paraId="3C2D5B7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igh School or Less</w:t>
            </w:r>
          </w:p>
        </w:tc>
        <w:tc>
          <w:tcPr>
            <w:tcW w:w="1029" w:type="dxa"/>
            <w:tcBorders>
              <w:top w:val="nil"/>
              <w:left w:val="nil"/>
              <w:bottom w:val="nil"/>
              <w:right w:val="nil"/>
            </w:tcBorders>
            <w:shd w:val="clear" w:color="auto" w:fill="auto"/>
            <w:noWrap/>
            <w:vAlign w:val="bottom"/>
            <w:hideMark/>
          </w:tcPr>
          <w:p w14:paraId="331B6E7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69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10EC5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EC07F4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DF1C0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25D6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C66D152" w14:textId="77777777" w:rsidTr="00FE3E4E">
        <w:trPr>
          <w:trHeight w:val="285"/>
        </w:trPr>
        <w:tc>
          <w:tcPr>
            <w:tcW w:w="4310" w:type="dxa"/>
            <w:tcBorders>
              <w:top w:val="nil"/>
              <w:left w:val="nil"/>
              <w:bottom w:val="nil"/>
              <w:right w:val="nil"/>
            </w:tcBorders>
            <w:shd w:val="clear" w:color="auto" w:fill="auto"/>
            <w:noWrap/>
            <w:vAlign w:val="center"/>
            <w:hideMark/>
          </w:tcPr>
          <w:p w14:paraId="6CED67D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me College</w:t>
            </w:r>
          </w:p>
        </w:tc>
        <w:tc>
          <w:tcPr>
            <w:tcW w:w="1029" w:type="dxa"/>
            <w:tcBorders>
              <w:top w:val="nil"/>
              <w:left w:val="nil"/>
              <w:bottom w:val="nil"/>
              <w:right w:val="nil"/>
            </w:tcBorders>
            <w:shd w:val="clear" w:color="auto" w:fill="auto"/>
            <w:noWrap/>
            <w:vAlign w:val="bottom"/>
            <w:hideMark/>
          </w:tcPr>
          <w:p w14:paraId="6AB68DD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86C0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3E1A6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2BF28B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A88F4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1309A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A3659AD" w14:textId="77777777" w:rsidTr="00FE3E4E">
        <w:trPr>
          <w:trHeight w:val="285"/>
        </w:trPr>
        <w:tc>
          <w:tcPr>
            <w:tcW w:w="4310" w:type="dxa"/>
            <w:tcBorders>
              <w:top w:val="nil"/>
              <w:left w:val="nil"/>
              <w:bottom w:val="nil"/>
              <w:right w:val="nil"/>
            </w:tcBorders>
            <w:shd w:val="clear" w:color="auto" w:fill="auto"/>
            <w:noWrap/>
            <w:vAlign w:val="center"/>
            <w:hideMark/>
          </w:tcPr>
          <w:p w14:paraId="2F78F55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llege Degree +</w:t>
            </w:r>
          </w:p>
        </w:tc>
        <w:tc>
          <w:tcPr>
            <w:tcW w:w="1029" w:type="dxa"/>
            <w:tcBorders>
              <w:top w:val="nil"/>
              <w:left w:val="nil"/>
              <w:bottom w:val="nil"/>
              <w:right w:val="nil"/>
            </w:tcBorders>
            <w:shd w:val="clear" w:color="auto" w:fill="auto"/>
            <w:noWrap/>
            <w:vAlign w:val="bottom"/>
            <w:hideMark/>
          </w:tcPr>
          <w:p w14:paraId="4E69713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E81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8B94CE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C96ED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5AD74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A4C3FC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371E9DE" w14:textId="77777777" w:rsidTr="00FE3E4E">
        <w:trPr>
          <w:trHeight w:val="285"/>
        </w:trPr>
        <w:tc>
          <w:tcPr>
            <w:tcW w:w="4310" w:type="dxa"/>
            <w:tcBorders>
              <w:top w:val="nil"/>
              <w:left w:val="nil"/>
              <w:bottom w:val="nil"/>
              <w:right w:val="nil"/>
            </w:tcBorders>
            <w:shd w:val="clear" w:color="auto" w:fill="auto"/>
            <w:noWrap/>
            <w:vAlign w:val="center"/>
            <w:hideMark/>
          </w:tcPr>
          <w:p w14:paraId="121B332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ousehold Income</w:t>
            </w:r>
          </w:p>
        </w:tc>
        <w:tc>
          <w:tcPr>
            <w:tcW w:w="1029" w:type="dxa"/>
            <w:tcBorders>
              <w:top w:val="nil"/>
              <w:left w:val="nil"/>
              <w:bottom w:val="nil"/>
              <w:right w:val="nil"/>
            </w:tcBorders>
            <w:shd w:val="clear" w:color="auto" w:fill="auto"/>
            <w:noWrap/>
            <w:vAlign w:val="bottom"/>
            <w:hideMark/>
          </w:tcPr>
          <w:p w14:paraId="3885B82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CF5B1D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B4558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410B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F74849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40FF68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394F92B" w14:textId="77777777" w:rsidTr="00FE3E4E">
        <w:trPr>
          <w:trHeight w:val="285"/>
        </w:trPr>
        <w:tc>
          <w:tcPr>
            <w:tcW w:w="4310" w:type="dxa"/>
            <w:tcBorders>
              <w:top w:val="nil"/>
              <w:left w:val="nil"/>
              <w:bottom w:val="nil"/>
              <w:right w:val="nil"/>
            </w:tcBorders>
            <w:shd w:val="clear" w:color="auto" w:fill="auto"/>
            <w:noWrap/>
            <w:vAlign w:val="center"/>
            <w:hideMark/>
          </w:tcPr>
          <w:p w14:paraId="7425CC6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lt;20k</w:t>
            </w:r>
          </w:p>
        </w:tc>
        <w:tc>
          <w:tcPr>
            <w:tcW w:w="1029" w:type="dxa"/>
            <w:tcBorders>
              <w:top w:val="nil"/>
              <w:left w:val="nil"/>
              <w:bottom w:val="nil"/>
              <w:right w:val="nil"/>
            </w:tcBorders>
            <w:shd w:val="clear" w:color="auto" w:fill="auto"/>
            <w:noWrap/>
            <w:vAlign w:val="bottom"/>
            <w:hideMark/>
          </w:tcPr>
          <w:p w14:paraId="691F74D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6D24B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B3B0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935A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3F4945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8EC12A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616F1E" w14:textId="77777777" w:rsidTr="00FE3E4E">
        <w:trPr>
          <w:trHeight w:val="285"/>
        </w:trPr>
        <w:tc>
          <w:tcPr>
            <w:tcW w:w="4310" w:type="dxa"/>
            <w:tcBorders>
              <w:top w:val="nil"/>
              <w:left w:val="nil"/>
              <w:bottom w:val="nil"/>
              <w:right w:val="nil"/>
            </w:tcBorders>
            <w:shd w:val="clear" w:color="auto" w:fill="auto"/>
            <w:noWrap/>
            <w:vAlign w:val="center"/>
            <w:hideMark/>
          </w:tcPr>
          <w:p w14:paraId="6527D8A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20-&lt;35k</w:t>
            </w:r>
          </w:p>
        </w:tc>
        <w:tc>
          <w:tcPr>
            <w:tcW w:w="1029" w:type="dxa"/>
            <w:tcBorders>
              <w:top w:val="nil"/>
              <w:left w:val="nil"/>
              <w:bottom w:val="nil"/>
              <w:right w:val="nil"/>
            </w:tcBorders>
            <w:shd w:val="clear" w:color="auto" w:fill="auto"/>
            <w:noWrap/>
            <w:vAlign w:val="bottom"/>
            <w:hideMark/>
          </w:tcPr>
          <w:p w14:paraId="44AFB6C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40362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DB5F6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AE7A53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BA35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99125B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1FFC9E0" w14:textId="77777777" w:rsidTr="00FE3E4E">
        <w:trPr>
          <w:trHeight w:val="285"/>
        </w:trPr>
        <w:tc>
          <w:tcPr>
            <w:tcW w:w="4310" w:type="dxa"/>
            <w:tcBorders>
              <w:top w:val="nil"/>
              <w:left w:val="nil"/>
              <w:bottom w:val="nil"/>
              <w:right w:val="nil"/>
            </w:tcBorders>
            <w:shd w:val="clear" w:color="auto" w:fill="auto"/>
            <w:noWrap/>
            <w:vAlign w:val="center"/>
            <w:hideMark/>
          </w:tcPr>
          <w:p w14:paraId="74F0B93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35k-&lt;60k</w:t>
            </w:r>
          </w:p>
        </w:tc>
        <w:tc>
          <w:tcPr>
            <w:tcW w:w="1029" w:type="dxa"/>
            <w:tcBorders>
              <w:top w:val="nil"/>
              <w:left w:val="nil"/>
              <w:bottom w:val="nil"/>
              <w:right w:val="nil"/>
            </w:tcBorders>
            <w:shd w:val="clear" w:color="auto" w:fill="auto"/>
            <w:noWrap/>
            <w:vAlign w:val="bottom"/>
            <w:hideMark/>
          </w:tcPr>
          <w:p w14:paraId="51FEAC0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1B61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F81628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1ADD13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3F6A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FE7284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F83570" w14:textId="77777777" w:rsidTr="00FE3E4E">
        <w:trPr>
          <w:trHeight w:val="285"/>
        </w:trPr>
        <w:tc>
          <w:tcPr>
            <w:tcW w:w="4310" w:type="dxa"/>
            <w:tcBorders>
              <w:top w:val="nil"/>
              <w:left w:val="nil"/>
              <w:bottom w:val="nil"/>
              <w:right w:val="nil"/>
            </w:tcBorders>
            <w:shd w:val="clear" w:color="auto" w:fill="auto"/>
            <w:noWrap/>
            <w:vAlign w:val="center"/>
            <w:hideMark/>
          </w:tcPr>
          <w:p w14:paraId="3CF06E8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60k- &lt;80k</w:t>
            </w:r>
          </w:p>
        </w:tc>
        <w:tc>
          <w:tcPr>
            <w:tcW w:w="1029" w:type="dxa"/>
            <w:tcBorders>
              <w:top w:val="nil"/>
              <w:left w:val="nil"/>
              <w:bottom w:val="nil"/>
              <w:right w:val="nil"/>
            </w:tcBorders>
            <w:shd w:val="clear" w:color="auto" w:fill="auto"/>
            <w:noWrap/>
            <w:vAlign w:val="bottom"/>
            <w:hideMark/>
          </w:tcPr>
          <w:p w14:paraId="6ECD128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C4DF47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5A8E85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BE5A99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A806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02FED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C02F8E7" w14:textId="77777777" w:rsidTr="00FE3E4E">
        <w:trPr>
          <w:trHeight w:val="285"/>
        </w:trPr>
        <w:tc>
          <w:tcPr>
            <w:tcW w:w="4310" w:type="dxa"/>
            <w:tcBorders>
              <w:top w:val="nil"/>
              <w:left w:val="nil"/>
              <w:bottom w:val="nil"/>
              <w:right w:val="nil"/>
            </w:tcBorders>
            <w:shd w:val="clear" w:color="auto" w:fill="auto"/>
            <w:noWrap/>
            <w:vAlign w:val="center"/>
            <w:hideMark/>
          </w:tcPr>
          <w:p w14:paraId="7B26B24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80k -&lt;100k</w:t>
            </w:r>
          </w:p>
        </w:tc>
        <w:tc>
          <w:tcPr>
            <w:tcW w:w="1029" w:type="dxa"/>
            <w:tcBorders>
              <w:top w:val="nil"/>
              <w:left w:val="nil"/>
              <w:bottom w:val="nil"/>
              <w:right w:val="nil"/>
            </w:tcBorders>
            <w:shd w:val="clear" w:color="auto" w:fill="auto"/>
            <w:noWrap/>
            <w:vAlign w:val="bottom"/>
            <w:hideMark/>
          </w:tcPr>
          <w:p w14:paraId="1692F8A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F5B1A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51F2F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87D1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11057A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AFFA25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A1D5192" w14:textId="77777777" w:rsidTr="00FE3E4E">
        <w:trPr>
          <w:trHeight w:val="285"/>
        </w:trPr>
        <w:tc>
          <w:tcPr>
            <w:tcW w:w="4310" w:type="dxa"/>
            <w:tcBorders>
              <w:top w:val="nil"/>
              <w:left w:val="nil"/>
              <w:bottom w:val="nil"/>
              <w:right w:val="nil"/>
            </w:tcBorders>
            <w:shd w:val="clear" w:color="auto" w:fill="auto"/>
            <w:noWrap/>
            <w:vAlign w:val="center"/>
            <w:hideMark/>
          </w:tcPr>
          <w:p w14:paraId="1913C3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100k +</w:t>
            </w:r>
          </w:p>
        </w:tc>
        <w:tc>
          <w:tcPr>
            <w:tcW w:w="1029" w:type="dxa"/>
            <w:tcBorders>
              <w:top w:val="nil"/>
              <w:left w:val="nil"/>
              <w:bottom w:val="nil"/>
              <w:right w:val="nil"/>
            </w:tcBorders>
            <w:shd w:val="clear" w:color="auto" w:fill="auto"/>
            <w:noWrap/>
            <w:vAlign w:val="bottom"/>
            <w:hideMark/>
          </w:tcPr>
          <w:p w14:paraId="26387E4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60501AD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228F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4F2D82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5B2A9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B7E5F5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718769D" w14:textId="77777777" w:rsidTr="00FE3E4E">
        <w:trPr>
          <w:trHeight w:val="285"/>
        </w:trPr>
        <w:tc>
          <w:tcPr>
            <w:tcW w:w="4310" w:type="dxa"/>
            <w:tcBorders>
              <w:top w:val="nil"/>
              <w:left w:val="nil"/>
              <w:bottom w:val="nil"/>
              <w:right w:val="nil"/>
            </w:tcBorders>
            <w:shd w:val="clear" w:color="auto" w:fill="auto"/>
            <w:noWrap/>
            <w:vAlign w:val="center"/>
            <w:hideMark/>
          </w:tcPr>
          <w:p w14:paraId="71CF1F4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moking Status</w:t>
            </w:r>
          </w:p>
        </w:tc>
        <w:tc>
          <w:tcPr>
            <w:tcW w:w="1029" w:type="dxa"/>
            <w:tcBorders>
              <w:top w:val="nil"/>
              <w:left w:val="nil"/>
              <w:bottom w:val="nil"/>
              <w:right w:val="nil"/>
            </w:tcBorders>
            <w:shd w:val="clear" w:color="auto" w:fill="auto"/>
            <w:noWrap/>
            <w:vAlign w:val="bottom"/>
            <w:hideMark/>
          </w:tcPr>
          <w:p w14:paraId="31EF234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68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58EA3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250E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4B75E4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A842D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0C8748B" w14:textId="77777777" w:rsidTr="00FE3E4E">
        <w:trPr>
          <w:trHeight w:val="285"/>
        </w:trPr>
        <w:tc>
          <w:tcPr>
            <w:tcW w:w="4310" w:type="dxa"/>
            <w:tcBorders>
              <w:top w:val="nil"/>
              <w:left w:val="nil"/>
              <w:bottom w:val="nil"/>
              <w:right w:val="nil"/>
            </w:tcBorders>
            <w:shd w:val="clear" w:color="auto" w:fill="auto"/>
            <w:noWrap/>
            <w:vAlign w:val="center"/>
            <w:hideMark/>
          </w:tcPr>
          <w:p w14:paraId="708B36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ver</w:t>
            </w:r>
          </w:p>
        </w:tc>
        <w:tc>
          <w:tcPr>
            <w:tcW w:w="1029" w:type="dxa"/>
            <w:tcBorders>
              <w:top w:val="nil"/>
              <w:left w:val="nil"/>
              <w:bottom w:val="nil"/>
              <w:right w:val="nil"/>
            </w:tcBorders>
            <w:shd w:val="clear" w:color="auto" w:fill="auto"/>
            <w:noWrap/>
            <w:vAlign w:val="bottom"/>
            <w:hideMark/>
          </w:tcPr>
          <w:p w14:paraId="27B037C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E5923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A8BED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AEDB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27DF0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A49A84"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7C54156" w14:textId="77777777" w:rsidTr="00FE3E4E">
        <w:trPr>
          <w:trHeight w:val="285"/>
        </w:trPr>
        <w:tc>
          <w:tcPr>
            <w:tcW w:w="4310" w:type="dxa"/>
            <w:tcBorders>
              <w:top w:val="nil"/>
              <w:left w:val="nil"/>
              <w:bottom w:val="nil"/>
              <w:right w:val="nil"/>
            </w:tcBorders>
            <w:shd w:val="clear" w:color="auto" w:fill="auto"/>
            <w:noWrap/>
            <w:vAlign w:val="center"/>
            <w:hideMark/>
          </w:tcPr>
          <w:p w14:paraId="552BFA5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Former</w:t>
            </w:r>
          </w:p>
        </w:tc>
        <w:tc>
          <w:tcPr>
            <w:tcW w:w="1029" w:type="dxa"/>
            <w:tcBorders>
              <w:top w:val="nil"/>
              <w:left w:val="nil"/>
              <w:bottom w:val="nil"/>
              <w:right w:val="nil"/>
            </w:tcBorders>
            <w:shd w:val="clear" w:color="auto" w:fill="auto"/>
            <w:noWrap/>
            <w:vAlign w:val="bottom"/>
            <w:hideMark/>
          </w:tcPr>
          <w:p w14:paraId="132FF9E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93F1E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B33D7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49302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DC93E2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C6347C5"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D148AE4" w14:textId="77777777" w:rsidTr="00FE3E4E">
        <w:trPr>
          <w:trHeight w:val="285"/>
        </w:trPr>
        <w:tc>
          <w:tcPr>
            <w:tcW w:w="4310" w:type="dxa"/>
            <w:tcBorders>
              <w:top w:val="nil"/>
              <w:left w:val="nil"/>
              <w:bottom w:val="nil"/>
              <w:right w:val="nil"/>
            </w:tcBorders>
            <w:shd w:val="clear" w:color="auto" w:fill="auto"/>
            <w:vAlign w:val="bottom"/>
            <w:hideMark/>
          </w:tcPr>
          <w:p w14:paraId="256841F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urrent</w:t>
            </w:r>
          </w:p>
        </w:tc>
        <w:tc>
          <w:tcPr>
            <w:tcW w:w="1029" w:type="dxa"/>
            <w:tcBorders>
              <w:top w:val="nil"/>
              <w:left w:val="nil"/>
              <w:bottom w:val="nil"/>
              <w:right w:val="nil"/>
            </w:tcBorders>
            <w:shd w:val="clear" w:color="auto" w:fill="auto"/>
            <w:noWrap/>
            <w:vAlign w:val="bottom"/>
            <w:hideMark/>
          </w:tcPr>
          <w:p w14:paraId="2BB712F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95E97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E984B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59568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FC49E9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5043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4C1B24" w14:textId="77777777" w:rsidTr="00FE3E4E">
        <w:trPr>
          <w:trHeight w:val="285"/>
        </w:trPr>
        <w:tc>
          <w:tcPr>
            <w:tcW w:w="4310" w:type="dxa"/>
            <w:tcBorders>
              <w:top w:val="nil"/>
              <w:left w:val="nil"/>
              <w:bottom w:val="nil"/>
              <w:right w:val="nil"/>
            </w:tcBorders>
            <w:shd w:val="clear" w:color="auto" w:fill="auto"/>
            <w:vAlign w:val="bottom"/>
            <w:hideMark/>
          </w:tcPr>
          <w:p w14:paraId="382118B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st-Related Nonadherence</w:t>
            </w:r>
          </w:p>
        </w:tc>
        <w:tc>
          <w:tcPr>
            <w:tcW w:w="1029" w:type="dxa"/>
            <w:tcBorders>
              <w:top w:val="nil"/>
              <w:left w:val="nil"/>
              <w:bottom w:val="nil"/>
              <w:right w:val="nil"/>
            </w:tcBorders>
            <w:shd w:val="clear" w:color="auto" w:fill="auto"/>
            <w:noWrap/>
            <w:vAlign w:val="bottom"/>
            <w:hideMark/>
          </w:tcPr>
          <w:p w14:paraId="68BE97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D4387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874F3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BF732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565787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CAF5F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1DA7E11" w14:textId="77777777" w:rsidTr="00FE3E4E">
        <w:trPr>
          <w:trHeight w:val="285"/>
        </w:trPr>
        <w:tc>
          <w:tcPr>
            <w:tcW w:w="4310" w:type="dxa"/>
            <w:tcBorders>
              <w:top w:val="nil"/>
              <w:left w:val="nil"/>
              <w:bottom w:val="nil"/>
              <w:right w:val="nil"/>
            </w:tcBorders>
            <w:shd w:val="clear" w:color="auto" w:fill="auto"/>
            <w:noWrap/>
            <w:vAlign w:val="bottom"/>
            <w:hideMark/>
          </w:tcPr>
          <w:p w14:paraId="33BA16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eded but couldn't afford medication</w:t>
            </w:r>
          </w:p>
        </w:tc>
        <w:tc>
          <w:tcPr>
            <w:tcW w:w="1029" w:type="dxa"/>
            <w:tcBorders>
              <w:top w:val="nil"/>
              <w:left w:val="nil"/>
              <w:bottom w:val="nil"/>
              <w:right w:val="nil"/>
            </w:tcBorders>
            <w:shd w:val="clear" w:color="auto" w:fill="auto"/>
            <w:noWrap/>
            <w:vAlign w:val="bottom"/>
            <w:hideMark/>
          </w:tcPr>
          <w:p w14:paraId="04F6B39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7534D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1C32F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1171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4AB11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78657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E8620F3" w14:textId="77777777" w:rsidTr="00FE3E4E">
        <w:trPr>
          <w:trHeight w:val="285"/>
        </w:trPr>
        <w:tc>
          <w:tcPr>
            <w:tcW w:w="4310" w:type="dxa"/>
            <w:tcBorders>
              <w:top w:val="nil"/>
              <w:left w:val="nil"/>
              <w:bottom w:val="nil"/>
              <w:right w:val="nil"/>
            </w:tcBorders>
            <w:shd w:val="clear" w:color="auto" w:fill="auto"/>
            <w:noWrap/>
            <w:vAlign w:val="bottom"/>
            <w:hideMark/>
          </w:tcPr>
          <w:p w14:paraId="6623569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kipped medication doses*</w:t>
            </w:r>
          </w:p>
        </w:tc>
        <w:tc>
          <w:tcPr>
            <w:tcW w:w="1029" w:type="dxa"/>
            <w:tcBorders>
              <w:top w:val="nil"/>
              <w:left w:val="nil"/>
              <w:bottom w:val="nil"/>
              <w:right w:val="nil"/>
            </w:tcBorders>
            <w:shd w:val="clear" w:color="auto" w:fill="auto"/>
            <w:noWrap/>
            <w:vAlign w:val="bottom"/>
            <w:hideMark/>
          </w:tcPr>
          <w:p w14:paraId="74BD1DB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62AE1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62494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470C37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08C2B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C22CFA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4FAA2C" w14:textId="77777777" w:rsidTr="00FE3E4E">
        <w:trPr>
          <w:trHeight w:val="285"/>
        </w:trPr>
        <w:tc>
          <w:tcPr>
            <w:tcW w:w="4310" w:type="dxa"/>
            <w:tcBorders>
              <w:top w:val="nil"/>
              <w:left w:val="nil"/>
              <w:bottom w:val="nil"/>
              <w:right w:val="nil"/>
            </w:tcBorders>
            <w:shd w:val="clear" w:color="auto" w:fill="auto"/>
            <w:noWrap/>
            <w:vAlign w:val="bottom"/>
            <w:hideMark/>
          </w:tcPr>
          <w:p w14:paraId="0AAAE2D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lastRenderedPageBreak/>
              <w:t>Delayed medication doses*</w:t>
            </w:r>
          </w:p>
        </w:tc>
        <w:tc>
          <w:tcPr>
            <w:tcW w:w="1029" w:type="dxa"/>
            <w:tcBorders>
              <w:top w:val="nil"/>
              <w:left w:val="nil"/>
              <w:bottom w:val="nil"/>
              <w:right w:val="nil"/>
            </w:tcBorders>
            <w:shd w:val="clear" w:color="auto" w:fill="auto"/>
            <w:noWrap/>
            <w:vAlign w:val="bottom"/>
            <w:hideMark/>
          </w:tcPr>
          <w:p w14:paraId="58CD46C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620C6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63CC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B24FE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8B0BB5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10EC8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C54D40B" w14:textId="77777777" w:rsidTr="00FE3E4E">
        <w:trPr>
          <w:trHeight w:val="285"/>
        </w:trPr>
        <w:tc>
          <w:tcPr>
            <w:tcW w:w="4310" w:type="dxa"/>
            <w:tcBorders>
              <w:top w:val="nil"/>
              <w:left w:val="nil"/>
              <w:bottom w:val="nil"/>
              <w:right w:val="nil"/>
            </w:tcBorders>
            <w:shd w:val="clear" w:color="auto" w:fill="auto"/>
            <w:noWrap/>
            <w:vAlign w:val="bottom"/>
            <w:hideMark/>
          </w:tcPr>
          <w:p w14:paraId="264048B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Took less medicine than prescribed*</w:t>
            </w:r>
          </w:p>
        </w:tc>
        <w:tc>
          <w:tcPr>
            <w:tcW w:w="1029" w:type="dxa"/>
            <w:tcBorders>
              <w:top w:val="nil"/>
              <w:left w:val="nil"/>
              <w:bottom w:val="nil"/>
              <w:right w:val="nil"/>
            </w:tcBorders>
            <w:shd w:val="clear" w:color="auto" w:fill="auto"/>
            <w:noWrap/>
            <w:vAlign w:val="bottom"/>
            <w:hideMark/>
          </w:tcPr>
          <w:p w14:paraId="0B32F33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CAA6C0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FF7F4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C33AE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0B7CE6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675B2B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F5B7215" w14:textId="77777777" w:rsidTr="00FE3E4E">
        <w:trPr>
          <w:trHeight w:val="285"/>
        </w:trPr>
        <w:tc>
          <w:tcPr>
            <w:tcW w:w="11637" w:type="dxa"/>
            <w:gridSpan w:val="7"/>
            <w:tcBorders>
              <w:top w:val="single" w:sz="4" w:space="0" w:color="auto"/>
              <w:left w:val="nil"/>
              <w:bottom w:val="nil"/>
              <w:right w:val="nil"/>
            </w:tcBorders>
            <w:shd w:val="clear" w:color="auto" w:fill="auto"/>
            <w:noWrap/>
            <w:vAlign w:val="bottom"/>
            <w:hideMark/>
          </w:tcPr>
          <w:p w14:paraId="4D57761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Note: All numbers displayed in table are survey-weighted percentages (standard error). Bold face denotes statistically significant </w:t>
            </w:r>
          </w:p>
        </w:tc>
      </w:tr>
      <w:tr w:rsidR="00FE3E4E" w:rsidRPr="00536E9B" w14:paraId="0DB6A9AD" w14:textId="77777777" w:rsidTr="00FE3E4E">
        <w:trPr>
          <w:trHeight w:val="285"/>
        </w:trPr>
        <w:tc>
          <w:tcPr>
            <w:tcW w:w="11637" w:type="dxa"/>
            <w:gridSpan w:val="7"/>
            <w:tcBorders>
              <w:top w:val="nil"/>
              <w:left w:val="nil"/>
              <w:bottom w:val="nil"/>
              <w:right w:val="nil"/>
            </w:tcBorders>
            <w:shd w:val="clear" w:color="auto" w:fill="auto"/>
            <w:noWrap/>
            <w:vAlign w:val="bottom"/>
            <w:hideMark/>
          </w:tcPr>
          <w:p w14:paraId="62345BE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differences (p &lt; 0.05) between CRN and no CRN within each disease category, as determined by t-tests or Rao-Scott Chi-Square tests.</w:t>
            </w:r>
          </w:p>
        </w:tc>
      </w:tr>
      <w:tr w:rsidR="00FE3E4E" w:rsidRPr="00536E9B" w14:paraId="69A07FE4" w14:textId="77777777" w:rsidTr="00FE3E4E">
        <w:trPr>
          <w:trHeight w:val="285"/>
        </w:trPr>
        <w:tc>
          <w:tcPr>
            <w:tcW w:w="5339" w:type="dxa"/>
            <w:gridSpan w:val="2"/>
            <w:tcBorders>
              <w:top w:val="nil"/>
              <w:left w:val="nil"/>
              <w:bottom w:val="nil"/>
              <w:right w:val="nil"/>
            </w:tcBorders>
            <w:shd w:val="clear" w:color="auto" w:fill="auto"/>
            <w:noWrap/>
            <w:vAlign w:val="bottom"/>
            <w:hideMark/>
          </w:tcPr>
          <w:p w14:paraId="339815E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Indicates a survey item only included in 2010-2014 waves.</w:t>
            </w:r>
          </w:p>
        </w:tc>
        <w:tc>
          <w:tcPr>
            <w:tcW w:w="1498" w:type="dxa"/>
            <w:tcBorders>
              <w:top w:val="nil"/>
              <w:left w:val="nil"/>
              <w:bottom w:val="nil"/>
              <w:right w:val="nil"/>
            </w:tcBorders>
            <w:shd w:val="clear" w:color="auto" w:fill="auto"/>
            <w:noWrap/>
            <w:vAlign w:val="bottom"/>
            <w:hideMark/>
          </w:tcPr>
          <w:p w14:paraId="6C8C563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902" w:type="dxa"/>
            <w:tcBorders>
              <w:top w:val="nil"/>
              <w:left w:val="nil"/>
              <w:bottom w:val="nil"/>
              <w:right w:val="nil"/>
            </w:tcBorders>
            <w:shd w:val="clear" w:color="auto" w:fill="auto"/>
            <w:noWrap/>
            <w:vAlign w:val="bottom"/>
            <w:hideMark/>
          </w:tcPr>
          <w:p w14:paraId="5ED56BE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986B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E54B8C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406CF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bl>
    <w:p w14:paraId="09DACCAB" w14:textId="5D24B29D" w:rsidR="004B7666" w:rsidRPr="000B7F8C" w:rsidRDefault="000B7F8C" w:rsidP="007764C5">
      <w:pPr>
        <w:spacing w:line="240" w:lineRule="auto"/>
        <w:rPr>
          <w:rFonts w:ascii="Times New Roman" w:hAnsi="Times New Roman" w:cs="Times New Roman"/>
          <w:sz w:val="24"/>
          <w:szCs w:val="24"/>
        </w:rPr>
        <w:sectPr w:rsidR="004B7666" w:rsidRPr="000B7F8C">
          <w:headerReference w:type="default" r:id="rId11"/>
          <w:pgSz w:w="12240" w:h="15840"/>
          <w:pgMar w:top="1440" w:right="1440" w:bottom="1440" w:left="1440" w:header="720" w:footer="720" w:gutter="0"/>
          <w:cols w:space="720"/>
          <w:docGrid w:linePitch="360"/>
        </w:sectPr>
      </w:pPr>
      <w:commentRangeStart w:id="6"/>
      <w:r>
        <w:rPr>
          <w:rFonts w:ascii="Times New Roman" w:hAnsi="Times New Roman" w:cs="Times New Roman"/>
          <w:b/>
          <w:bCs/>
          <w:sz w:val="24"/>
          <w:szCs w:val="24"/>
        </w:rPr>
        <w:t xml:space="preserve">Table 1. </w:t>
      </w:r>
      <w:r>
        <w:rPr>
          <w:rFonts w:ascii="Times New Roman" w:hAnsi="Times New Roman" w:cs="Times New Roman"/>
          <w:sz w:val="24"/>
          <w:szCs w:val="24"/>
        </w:rPr>
        <w:t xml:space="preserve">Sample 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commentRangeEnd w:id="6"/>
      <w:r w:rsidR="00E171F9">
        <w:rPr>
          <w:rStyle w:val="CommentReference"/>
        </w:rPr>
        <w:commentReference w:id="6"/>
      </w:r>
    </w:p>
    <w:p w14:paraId="7A65B61F" w14:textId="2B00AEE1" w:rsidR="00515DB2" w:rsidRDefault="004E5DB5" w:rsidP="006F32F8">
      <w:pPr>
        <w:spacing w:line="240" w:lineRule="auto"/>
        <w:rPr>
          <w:rFonts w:ascii="Times New Roman" w:hAnsi="Times New Roman" w:cs="Times New Roman"/>
          <w:sz w:val="24"/>
          <w:szCs w:val="24"/>
        </w:rPr>
      </w:pPr>
      <w:commentRangeStart w:id="7"/>
      <w:r>
        <w:rPr>
          <w:rFonts w:ascii="Times New Roman" w:hAnsi="Times New Roman" w:cs="Times New Roman"/>
          <w:b/>
          <w:bCs/>
          <w:sz w:val="24"/>
          <w:szCs w:val="24"/>
        </w:rPr>
        <w:lastRenderedPageBreak/>
        <w:t xml:space="preserve">Table 2. </w:t>
      </w:r>
      <w:commentRangeStart w:id="8"/>
      <w:r w:rsidR="002067A6">
        <w:rPr>
          <w:rFonts w:ascii="Times New Roman" w:hAnsi="Times New Roman" w:cs="Times New Roman"/>
          <w:sz w:val="24"/>
          <w:szCs w:val="24"/>
        </w:rPr>
        <w:t>Survey-weighted</w:t>
      </w:r>
      <w:r>
        <w:rPr>
          <w:rFonts w:ascii="Times New Roman" w:hAnsi="Times New Roman" w:cs="Times New Roman"/>
          <w:sz w:val="24"/>
          <w:szCs w:val="24"/>
        </w:rPr>
        <w:t xml:space="preserve"> </w:t>
      </w:r>
      <w:r w:rsidR="002067A6">
        <w:rPr>
          <w:rFonts w:ascii="Times New Roman" w:hAnsi="Times New Roman" w:cs="Times New Roman"/>
          <w:sz w:val="24"/>
          <w:szCs w:val="24"/>
        </w:rPr>
        <w:t>h</w:t>
      </w:r>
      <w:r>
        <w:rPr>
          <w:rFonts w:ascii="Times New Roman" w:hAnsi="Times New Roman" w:cs="Times New Roman"/>
          <w:sz w:val="24"/>
          <w:szCs w:val="24"/>
        </w:rPr>
        <w:t xml:space="preserve">azard </w:t>
      </w:r>
      <w:r w:rsidR="002067A6">
        <w:rPr>
          <w:rFonts w:ascii="Times New Roman" w:hAnsi="Times New Roman" w:cs="Times New Roman"/>
          <w:sz w:val="24"/>
          <w:szCs w:val="24"/>
        </w:rPr>
        <w:t>r</w:t>
      </w:r>
      <w:r>
        <w:rPr>
          <w:rFonts w:ascii="Times New Roman" w:hAnsi="Times New Roman" w:cs="Times New Roman"/>
          <w:sz w:val="24"/>
          <w:szCs w:val="24"/>
        </w:rPr>
        <w:t xml:space="preserve">atios </w:t>
      </w:r>
      <w:commentRangeEnd w:id="8"/>
      <w:r w:rsidR="008F6970">
        <w:rPr>
          <w:rStyle w:val="CommentReference"/>
        </w:rPr>
        <w:commentReference w:id="8"/>
      </w:r>
      <w:r>
        <w:rPr>
          <w:rFonts w:ascii="Times New Roman" w:hAnsi="Times New Roman" w:cs="Times New Roman"/>
          <w:sz w:val="24"/>
          <w:szCs w:val="24"/>
        </w:rPr>
        <w:t xml:space="preserve">of disease-specific and all-cause mortality </w:t>
      </w:r>
      <w:r w:rsidR="003E0A1D">
        <w:rPr>
          <w:rFonts w:ascii="Times New Roman" w:hAnsi="Times New Roman" w:cs="Times New Roman"/>
          <w:sz w:val="24"/>
          <w:szCs w:val="24"/>
        </w:rPr>
        <w:t xml:space="preserve">for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commentRangeEnd w:id="7"/>
      <w:r w:rsidR="00E438F8">
        <w:rPr>
          <w:rStyle w:val="CommentReference"/>
        </w:rPr>
        <w:commentReference w:id="7"/>
      </w:r>
    </w:p>
    <w:tbl>
      <w:tblPr>
        <w:tblW w:w="14780" w:type="dxa"/>
        <w:tblLook w:val="04A0" w:firstRow="1" w:lastRow="0" w:firstColumn="1" w:lastColumn="0" w:noHBand="0" w:noVBand="1"/>
      </w:tblPr>
      <w:tblGrid>
        <w:gridCol w:w="1720"/>
        <w:gridCol w:w="1160"/>
        <w:gridCol w:w="2220"/>
        <w:gridCol w:w="1520"/>
        <w:gridCol w:w="1480"/>
        <w:gridCol w:w="320"/>
        <w:gridCol w:w="1120"/>
        <w:gridCol w:w="2397"/>
        <w:gridCol w:w="1388"/>
        <w:gridCol w:w="1455"/>
      </w:tblGrid>
      <w:tr w:rsidR="00D9293B" w:rsidRPr="00D9293B" w14:paraId="52357CB8" w14:textId="77777777" w:rsidTr="00D9293B">
        <w:trPr>
          <w:trHeight w:val="285"/>
        </w:trPr>
        <w:tc>
          <w:tcPr>
            <w:tcW w:w="1720" w:type="dxa"/>
            <w:tcBorders>
              <w:top w:val="nil"/>
              <w:left w:val="nil"/>
              <w:bottom w:val="nil"/>
              <w:right w:val="nil"/>
            </w:tcBorders>
            <w:shd w:val="clear" w:color="auto" w:fill="auto"/>
            <w:noWrap/>
            <w:vAlign w:val="bottom"/>
            <w:hideMark/>
          </w:tcPr>
          <w:p w14:paraId="09179BC6" w14:textId="77777777" w:rsidR="00D9293B" w:rsidRPr="00D9293B" w:rsidRDefault="00D9293B" w:rsidP="00D9293B">
            <w:pPr>
              <w:spacing w:after="0" w:line="240" w:lineRule="auto"/>
              <w:rPr>
                <w:rFonts w:ascii="Times New Roman" w:eastAsia="Times New Roman" w:hAnsi="Times New Roman" w:cs="Times New Roman"/>
                <w:sz w:val="24"/>
                <w:szCs w:val="24"/>
              </w:rPr>
            </w:pPr>
          </w:p>
        </w:tc>
        <w:tc>
          <w:tcPr>
            <w:tcW w:w="6380" w:type="dxa"/>
            <w:gridSpan w:val="4"/>
            <w:tcBorders>
              <w:top w:val="nil"/>
              <w:left w:val="nil"/>
              <w:bottom w:val="single" w:sz="4" w:space="0" w:color="auto"/>
              <w:right w:val="nil"/>
            </w:tcBorders>
            <w:shd w:val="clear" w:color="auto" w:fill="auto"/>
            <w:noWrap/>
            <w:vAlign w:val="bottom"/>
            <w:hideMark/>
          </w:tcPr>
          <w:p w14:paraId="69BFA5F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sease Specific Mortality</w:t>
            </w:r>
          </w:p>
        </w:tc>
        <w:tc>
          <w:tcPr>
            <w:tcW w:w="320" w:type="dxa"/>
            <w:tcBorders>
              <w:top w:val="nil"/>
              <w:left w:val="nil"/>
              <w:bottom w:val="nil"/>
              <w:right w:val="nil"/>
            </w:tcBorders>
            <w:shd w:val="clear" w:color="auto" w:fill="auto"/>
            <w:noWrap/>
            <w:vAlign w:val="bottom"/>
            <w:hideMark/>
          </w:tcPr>
          <w:p w14:paraId="784DCC10"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6360" w:type="dxa"/>
            <w:gridSpan w:val="4"/>
            <w:tcBorders>
              <w:top w:val="nil"/>
              <w:left w:val="nil"/>
              <w:bottom w:val="single" w:sz="4" w:space="0" w:color="auto"/>
              <w:right w:val="nil"/>
            </w:tcBorders>
            <w:shd w:val="clear" w:color="auto" w:fill="auto"/>
            <w:noWrap/>
            <w:vAlign w:val="bottom"/>
            <w:hideMark/>
          </w:tcPr>
          <w:p w14:paraId="5B9A86E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All-Cause Mortality</w:t>
            </w:r>
          </w:p>
        </w:tc>
      </w:tr>
      <w:tr w:rsidR="00D9293B" w:rsidRPr="00D9293B" w14:paraId="3012F2A2" w14:textId="77777777" w:rsidTr="00EA709F">
        <w:trPr>
          <w:trHeight w:val="585"/>
        </w:trPr>
        <w:tc>
          <w:tcPr>
            <w:tcW w:w="1720" w:type="dxa"/>
            <w:tcBorders>
              <w:top w:val="nil"/>
              <w:left w:val="nil"/>
              <w:bottom w:val="nil"/>
              <w:right w:val="nil"/>
            </w:tcBorders>
            <w:shd w:val="clear" w:color="auto" w:fill="auto"/>
            <w:noWrap/>
            <w:vAlign w:val="bottom"/>
            <w:hideMark/>
          </w:tcPr>
          <w:p w14:paraId="68FE78E8"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60" w:type="dxa"/>
            <w:tcBorders>
              <w:top w:val="nil"/>
              <w:left w:val="nil"/>
              <w:bottom w:val="nil"/>
              <w:right w:val="nil"/>
            </w:tcBorders>
            <w:shd w:val="clear" w:color="auto" w:fill="auto"/>
            <w:noWrap/>
            <w:vAlign w:val="bottom"/>
            <w:hideMark/>
          </w:tcPr>
          <w:p w14:paraId="057142DD" w14:textId="6BF27109"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w:t>
            </w:r>
            <w:r w:rsidR="00F4683A">
              <w:rPr>
                <w:rFonts w:ascii="Times New Roman" w:eastAsia="Times New Roman" w:hAnsi="Times New Roman" w:cs="Times New Roman"/>
                <w:color w:val="000000"/>
              </w:rPr>
              <w:t xml:space="preserve"> </w:t>
            </w:r>
            <w:r w:rsidRPr="00D9293B">
              <w:rPr>
                <w:rFonts w:ascii="Times New Roman" w:eastAsia="Times New Roman" w:hAnsi="Times New Roman" w:cs="Times New Roman"/>
                <w:color w:val="000000"/>
              </w:rPr>
              <w:t>N (%)</w:t>
            </w:r>
          </w:p>
        </w:tc>
        <w:tc>
          <w:tcPr>
            <w:tcW w:w="2220" w:type="dxa"/>
            <w:tcBorders>
              <w:top w:val="nil"/>
              <w:left w:val="nil"/>
              <w:bottom w:val="nil"/>
              <w:right w:val="nil"/>
            </w:tcBorders>
            <w:shd w:val="clear" w:color="auto" w:fill="auto"/>
            <w:vAlign w:val="bottom"/>
            <w:hideMark/>
          </w:tcPr>
          <w:p w14:paraId="651EBEF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520" w:type="dxa"/>
            <w:tcBorders>
              <w:top w:val="nil"/>
              <w:left w:val="nil"/>
              <w:bottom w:val="nil"/>
              <w:right w:val="nil"/>
            </w:tcBorders>
            <w:shd w:val="clear" w:color="auto" w:fill="auto"/>
            <w:vAlign w:val="bottom"/>
            <w:hideMark/>
          </w:tcPr>
          <w:p w14:paraId="67903FA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80" w:type="dxa"/>
            <w:tcBorders>
              <w:top w:val="nil"/>
              <w:left w:val="nil"/>
              <w:bottom w:val="nil"/>
              <w:right w:val="nil"/>
            </w:tcBorders>
            <w:shd w:val="clear" w:color="auto" w:fill="auto"/>
            <w:vAlign w:val="bottom"/>
            <w:hideMark/>
          </w:tcPr>
          <w:p w14:paraId="23E5C4A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c>
          <w:tcPr>
            <w:tcW w:w="320" w:type="dxa"/>
            <w:tcBorders>
              <w:top w:val="nil"/>
              <w:left w:val="nil"/>
              <w:bottom w:val="nil"/>
              <w:right w:val="nil"/>
            </w:tcBorders>
            <w:shd w:val="clear" w:color="auto" w:fill="auto"/>
            <w:noWrap/>
            <w:vAlign w:val="bottom"/>
            <w:hideMark/>
          </w:tcPr>
          <w:p w14:paraId="40B6FBBC"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46E441CC"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 N (%)</w:t>
            </w:r>
          </w:p>
        </w:tc>
        <w:tc>
          <w:tcPr>
            <w:tcW w:w="2397" w:type="dxa"/>
            <w:tcBorders>
              <w:top w:val="nil"/>
              <w:left w:val="nil"/>
              <w:bottom w:val="nil"/>
              <w:right w:val="nil"/>
            </w:tcBorders>
            <w:shd w:val="clear" w:color="auto" w:fill="auto"/>
            <w:vAlign w:val="bottom"/>
            <w:hideMark/>
          </w:tcPr>
          <w:p w14:paraId="3DBD1B88"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388" w:type="dxa"/>
            <w:tcBorders>
              <w:top w:val="nil"/>
              <w:left w:val="nil"/>
              <w:bottom w:val="nil"/>
              <w:right w:val="nil"/>
            </w:tcBorders>
            <w:shd w:val="clear" w:color="auto" w:fill="auto"/>
            <w:vAlign w:val="bottom"/>
            <w:hideMark/>
          </w:tcPr>
          <w:p w14:paraId="1AD603E1"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55" w:type="dxa"/>
            <w:tcBorders>
              <w:top w:val="nil"/>
              <w:left w:val="nil"/>
              <w:bottom w:val="nil"/>
              <w:right w:val="nil"/>
            </w:tcBorders>
            <w:shd w:val="clear" w:color="auto" w:fill="auto"/>
            <w:vAlign w:val="bottom"/>
            <w:hideMark/>
          </w:tcPr>
          <w:p w14:paraId="1F5F8F8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r>
      <w:tr w:rsidR="00D9293B" w:rsidRPr="00D9293B" w14:paraId="52258A32" w14:textId="77777777" w:rsidTr="00EA709F">
        <w:trPr>
          <w:trHeight w:val="278"/>
        </w:trPr>
        <w:tc>
          <w:tcPr>
            <w:tcW w:w="1720" w:type="dxa"/>
            <w:tcBorders>
              <w:top w:val="nil"/>
              <w:left w:val="nil"/>
              <w:bottom w:val="single" w:sz="4" w:space="0" w:color="auto"/>
              <w:right w:val="nil"/>
            </w:tcBorders>
            <w:shd w:val="clear" w:color="auto" w:fill="auto"/>
            <w:noWrap/>
            <w:vAlign w:val="bottom"/>
            <w:hideMark/>
          </w:tcPr>
          <w:p w14:paraId="61F30598" w14:textId="77777777" w:rsidR="00D9293B" w:rsidRPr="00D9293B" w:rsidRDefault="00D9293B" w:rsidP="00D9293B">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Full Sample</w:t>
            </w:r>
          </w:p>
        </w:tc>
        <w:tc>
          <w:tcPr>
            <w:tcW w:w="1160" w:type="dxa"/>
            <w:tcBorders>
              <w:top w:val="nil"/>
              <w:left w:val="nil"/>
              <w:bottom w:val="single" w:sz="4" w:space="0" w:color="auto"/>
              <w:right w:val="nil"/>
            </w:tcBorders>
            <w:shd w:val="clear" w:color="auto" w:fill="auto"/>
            <w:noWrap/>
            <w:vAlign w:val="bottom"/>
            <w:hideMark/>
          </w:tcPr>
          <w:p w14:paraId="432A82C4"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50E77E4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5BE46B4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64F40B1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015B113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1DB0D90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2482BE2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46C5D6FD"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2ED590E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57FF02B3" w14:textId="77777777" w:rsidTr="00EA709F">
        <w:trPr>
          <w:trHeight w:val="278"/>
        </w:trPr>
        <w:tc>
          <w:tcPr>
            <w:tcW w:w="1720" w:type="dxa"/>
            <w:tcBorders>
              <w:top w:val="nil"/>
              <w:left w:val="nil"/>
              <w:bottom w:val="nil"/>
              <w:right w:val="nil"/>
            </w:tcBorders>
            <w:shd w:val="clear" w:color="auto" w:fill="auto"/>
            <w:noWrap/>
            <w:vAlign w:val="bottom"/>
            <w:hideMark/>
          </w:tcPr>
          <w:p w14:paraId="05337F8D" w14:textId="77777777" w:rsidR="00D9293B" w:rsidRPr="00D9293B" w:rsidRDefault="00D9293B" w:rsidP="00D9293B">
            <w:pPr>
              <w:spacing w:after="0" w:line="240" w:lineRule="auto"/>
              <w:rPr>
                <w:rFonts w:ascii="Times New Roman" w:eastAsia="Times New Roman" w:hAnsi="Times New Roman" w:cs="Times New Roman"/>
                <w:color w:val="000000"/>
              </w:rPr>
            </w:pPr>
            <w:commentRangeStart w:id="9"/>
            <w:r w:rsidRPr="00D9293B">
              <w:rPr>
                <w:rFonts w:ascii="Times New Roman" w:eastAsia="Times New Roman" w:hAnsi="Times New Roman" w:cs="Times New Roman"/>
                <w:color w:val="000000"/>
              </w:rPr>
              <w:t xml:space="preserve">CRN for </w:t>
            </w:r>
            <w:commentRangeEnd w:id="9"/>
            <w:r w:rsidR="00847221">
              <w:rPr>
                <w:rStyle w:val="CommentReference"/>
              </w:rPr>
              <w:commentReference w:id="9"/>
            </w:r>
            <w:r w:rsidRPr="00D9293B">
              <w:rPr>
                <w:rFonts w:ascii="Times New Roman" w:eastAsia="Times New Roman" w:hAnsi="Times New Roman" w:cs="Times New Roman"/>
                <w:color w:val="000000"/>
              </w:rPr>
              <w:t>Diabetes</w:t>
            </w:r>
          </w:p>
        </w:tc>
        <w:tc>
          <w:tcPr>
            <w:tcW w:w="1160" w:type="dxa"/>
            <w:tcBorders>
              <w:top w:val="nil"/>
              <w:left w:val="nil"/>
              <w:bottom w:val="nil"/>
              <w:right w:val="nil"/>
            </w:tcBorders>
            <w:shd w:val="clear" w:color="auto" w:fill="auto"/>
            <w:noWrap/>
            <w:vAlign w:val="bottom"/>
            <w:hideMark/>
          </w:tcPr>
          <w:p w14:paraId="23B1007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86BB09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66194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588F91D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16D9FB0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37F4DC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5D77AC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368EC41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E059A5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3F801475" w14:textId="77777777" w:rsidTr="00EA709F">
        <w:trPr>
          <w:trHeight w:val="833"/>
        </w:trPr>
        <w:tc>
          <w:tcPr>
            <w:tcW w:w="1720" w:type="dxa"/>
            <w:tcBorders>
              <w:top w:val="nil"/>
              <w:left w:val="nil"/>
              <w:bottom w:val="nil"/>
              <w:right w:val="nil"/>
            </w:tcBorders>
            <w:shd w:val="clear" w:color="auto" w:fill="auto"/>
            <w:vAlign w:val="bottom"/>
            <w:hideMark/>
          </w:tcPr>
          <w:p w14:paraId="6D1779F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38AF235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31EBB16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A00718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E0F8C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59E2DD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5052B2A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F9DA1F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2D5C4C84"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8F0231E"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A6963DC" w14:textId="77777777" w:rsidTr="00EA709F">
        <w:trPr>
          <w:trHeight w:val="833"/>
        </w:trPr>
        <w:tc>
          <w:tcPr>
            <w:tcW w:w="1720" w:type="dxa"/>
            <w:tcBorders>
              <w:top w:val="nil"/>
              <w:left w:val="nil"/>
              <w:bottom w:val="nil"/>
              <w:right w:val="nil"/>
            </w:tcBorders>
            <w:shd w:val="clear" w:color="auto" w:fill="auto"/>
            <w:vAlign w:val="bottom"/>
            <w:hideMark/>
          </w:tcPr>
          <w:p w14:paraId="2F9DAF3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nil"/>
              <w:right w:val="nil"/>
            </w:tcBorders>
            <w:shd w:val="clear" w:color="auto" w:fill="auto"/>
            <w:vAlign w:val="bottom"/>
            <w:hideMark/>
          </w:tcPr>
          <w:p w14:paraId="4F568061"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vAlign w:val="bottom"/>
            <w:hideMark/>
          </w:tcPr>
          <w:p w14:paraId="4487EF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2DEB333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319CA1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F6A6B6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0A859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vAlign w:val="bottom"/>
            <w:hideMark/>
          </w:tcPr>
          <w:p w14:paraId="456DAF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BF76DC9"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7E3B77A1"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16974980" w14:textId="77777777" w:rsidTr="00EA709F">
        <w:trPr>
          <w:trHeight w:val="278"/>
        </w:trPr>
        <w:tc>
          <w:tcPr>
            <w:tcW w:w="1720" w:type="dxa"/>
            <w:tcBorders>
              <w:top w:val="nil"/>
              <w:left w:val="nil"/>
              <w:bottom w:val="nil"/>
              <w:right w:val="nil"/>
            </w:tcBorders>
            <w:shd w:val="clear" w:color="auto" w:fill="auto"/>
            <w:noWrap/>
            <w:vAlign w:val="bottom"/>
            <w:hideMark/>
          </w:tcPr>
          <w:p w14:paraId="4828B8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D494D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603F742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7D5814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71450A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1679D7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1F0FD2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3D08089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83E921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378A67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E83229" w:rsidRPr="00D9293B" w14:paraId="2D979CA4" w14:textId="77777777" w:rsidTr="004C7EC3">
        <w:trPr>
          <w:trHeight w:val="278"/>
        </w:trPr>
        <w:tc>
          <w:tcPr>
            <w:tcW w:w="2880" w:type="dxa"/>
            <w:gridSpan w:val="2"/>
            <w:tcBorders>
              <w:top w:val="nil"/>
              <w:left w:val="nil"/>
              <w:bottom w:val="single" w:sz="4" w:space="0" w:color="auto"/>
              <w:right w:val="nil"/>
            </w:tcBorders>
            <w:shd w:val="clear" w:color="auto" w:fill="auto"/>
            <w:noWrap/>
            <w:vAlign w:val="bottom"/>
            <w:hideMark/>
          </w:tcPr>
          <w:p w14:paraId="2A761E70" w14:textId="29C60FE9" w:rsidR="00E83229" w:rsidRPr="00D9293B" w:rsidRDefault="00E83229" w:rsidP="004C7EC3">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2000-20</w:t>
            </w:r>
            <w:r w:rsidR="00913C15">
              <w:rPr>
                <w:rFonts w:ascii="Times New Roman" w:eastAsia="Times New Roman" w:hAnsi="Times New Roman" w:cs="Times New Roman"/>
                <w:b/>
                <w:bCs/>
                <w:color w:val="000000"/>
              </w:rPr>
              <w:t>10</w:t>
            </w:r>
            <w:r w:rsidRPr="00D9293B">
              <w:rPr>
                <w:rFonts w:ascii="Times New Roman" w:eastAsia="Times New Roman" w:hAnsi="Times New Roman" w:cs="Times New Roman"/>
                <w:b/>
                <w:bCs/>
                <w:color w:val="000000"/>
              </w:rPr>
              <w:t xml:space="preserve"> Waves</w:t>
            </w:r>
          </w:p>
          <w:p w14:paraId="1633727C" w14:textId="780B69EC" w:rsidR="00E83229" w:rsidRPr="00D9293B" w:rsidRDefault="00E83229" w:rsidP="004C7EC3">
            <w:pPr>
              <w:spacing w:after="0" w:line="240" w:lineRule="auto"/>
              <w:rPr>
                <w:rFonts w:ascii="Times New Roman" w:eastAsia="Times New Roman" w:hAnsi="Times New Roman" w:cs="Times New Roman"/>
                <w:color w:val="000000"/>
              </w:rPr>
            </w:pPr>
          </w:p>
        </w:tc>
        <w:tc>
          <w:tcPr>
            <w:tcW w:w="2220" w:type="dxa"/>
            <w:tcBorders>
              <w:top w:val="nil"/>
              <w:left w:val="nil"/>
              <w:bottom w:val="single" w:sz="4" w:space="0" w:color="auto"/>
              <w:right w:val="nil"/>
            </w:tcBorders>
            <w:shd w:val="clear" w:color="auto" w:fill="auto"/>
            <w:noWrap/>
            <w:vAlign w:val="bottom"/>
            <w:hideMark/>
          </w:tcPr>
          <w:p w14:paraId="4EBBCB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158544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34AC0B3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4737FC8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49E07B73"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43ECB688"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B234B62"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440FCF7C"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70ABDD67" w14:textId="77777777" w:rsidTr="00EA709F">
        <w:trPr>
          <w:trHeight w:val="278"/>
        </w:trPr>
        <w:tc>
          <w:tcPr>
            <w:tcW w:w="1720" w:type="dxa"/>
            <w:tcBorders>
              <w:top w:val="nil"/>
              <w:left w:val="nil"/>
              <w:bottom w:val="nil"/>
              <w:right w:val="nil"/>
            </w:tcBorders>
            <w:shd w:val="clear" w:color="auto" w:fill="auto"/>
            <w:noWrap/>
            <w:vAlign w:val="bottom"/>
            <w:hideMark/>
          </w:tcPr>
          <w:p w14:paraId="2C611C31"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Diabetes</w:t>
            </w:r>
          </w:p>
        </w:tc>
        <w:tc>
          <w:tcPr>
            <w:tcW w:w="1160" w:type="dxa"/>
            <w:tcBorders>
              <w:top w:val="nil"/>
              <w:left w:val="nil"/>
              <w:bottom w:val="nil"/>
              <w:right w:val="nil"/>
            </w:tcBorders>
            <w:shd w:val="clear" w:color="auto" w:fill="auto"/>
            <w:noWrap/>
            <w:vAlign w:val="bottom"/>
            <w:hideMark/>
          </w:tcPr>
          <w:p w14:paraId="24834AC3"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BD7CED7"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0126EA3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4CF33CB5"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A6CBC9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288C44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283B128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D43888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22D8C28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7A7B3165" w14:textId="77777777" w:rsidTr="00EA709F">
        <w:trPr>
          <w:trHeight w:val="833"/>
        </w:trPr>
        <w:tc>
          <w:tcPr>
            <w:tcW w:w="1720" w:type="dxa"/>
            <w:tcBorders>
              <w:top w:val="nil"/>
              <w:left w:val="nil"/>
              <w:bottom w:val="nil"/>
              <w:right w:val="nil"/>
            </w:tcBorders>
            <w:shd w:val="clear" w:color="auto" w:fill="auto"/>
            <w:vAlign w:val="bottom"/>
            <w:hideMark/>
          </w:tcPr>
          <w:p w14:paraId="0C59BE3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69E413E2"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6DDBAA4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1F1F61B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11F3BAAA"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4E4CCCC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3597B0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4AD2DD3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67C8C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32B9836"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083D6C41" w14:textId="77777777" w:rsidTr="00EA709F">
        <w:trPr>
          <w:trHeight w:val="833"/>
        </w:trPr>
        <w:tc>
          <w:tcPr>
            <w:tcW w:w="1720" w:type="dxa"/>
            <w:tcBorders>
              <w:top w:val="nil"/>
              <w:left w:val="nil"/>
              <w:bottom w:val="single" w:sz="4" w:space="0" w:color="auto"/>
              <w:right w:val="nil"/>
            </w:tcBorders>
            <w:shd w:val="clear" w:color="auto" w:fill="auto"/>
            <w:vAlign w:val="bottom"/>
            <w:hideMark/>
          </w:tcPr>
          <w:p w14:paraId="6322F17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single" w:sz="4" w:space="0" w:color="auto"/>
              <w:right w:val="nil"/>
            </w:tcBorders>
            <w:shd w:val="clear" w:color="auto" w:fill="auto"/>
            <w:noWrap/>
            <w:vAlign w:val="bottom"/>
            <w:hideMark/>
          </w:tcPr>
          <w:p w14:paraId="4E96532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7800A86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4C48675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10B0F67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6FEC94E9"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6219B2B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0EEB05D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94C6C7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33E8E24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1A182D4F"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376E9E67" w14:textId="57BBBBCA"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1. </w:t>
            </w:r>
            <w:r w:rsidR="00A33639">
              <w:rPr>
                <w:rFonts w:ascii="Times New Roman" w:eastAsia="Times New Roman" w:hAnsi="Times New Roman" w:cs="Times New Roman"/>
                <w:color w:val="000000"/>
              </w:rPr>
              <w:t>Unadjusted model</w:t>
            </w:r>
            <w:r w:rsidRPr="00D9293B">
              <w:rPr>
                <w:rFonts w:ascii="Times New Roman" w:eastAsia="Times New Roman" w:hAnsi="Times New Roman" w:cs="Times New Roman"/>
                <w:color w:val="000000"/>
              </w:rPr>
              <w:t>. 2. Adjusted for age, sex, race, insurance status, region, smoking status, and body mass index.</w:t>
            </w:r>
          </w:p>
        </w:tc>
        <w:tc>
          <w:tcPr>
            <w:tcW w:w="1388" w:type="dxa"/>
            <w:tcBorders>
              <w:top w:val="nil"/>
              <w:left w:val="nil"/>
              <w:bottom w:val="nil"/>
              <w:right w:val="nil"/>
            </w:tcBorders>
            <w:shd w:val="clear" w:color="auto" w:fill="auto"/>
            <w:noWrap/>
            <w:vAlign w:val="bottom"/>
            <w:hideMark/>
          </w:tcPr>
          <w:p w14:paraId="29BFB660"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3AC45C5D"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FEE145D"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2C8EFB2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Abbreviations: CRN, cost-related </w:t>
            </w:r>
            <w:commentRangeStart w:id="10"/>
            <w:r w:rsidRPr="00D9293B">
              <w:rPr>
                <w:rFonts w:ascii="Times New Roman" w:eastAsia="Times New Roman" w:hAnsi="Times New Roman" w:cs="Times New Roman"/>
                <w:color w:val="000000"/>
              </w:rPr>
              <w:t>nonadherence</w:t>
            </w:r>
            <w:commentRangeEnd w:id="10"/>
            <w:r w:rsidR="00021B95">
              <w:rPr>
                <w:rStyle w:val="CommentReference"/>
              </w:rPr>
              <w:commentReference w:id="10"/>
            </w:r>
            <w:r w:rsidRPr="00D9293B">
              <w:rPr>
                <w:rFonts w:ascii="Times New Roman" w:eastAsia="Times New Roman" w:hAnsi="Times New Roman" w:cs="Times New Roman"/>
                <w:color w:val="000000"/>
              </w:rPr>
              <w:t>; CVD, cardiovascular disease; IQR, interquartile range; HR, hazard ratio.</w:t>
            </w:r>
          </w:p>
        </w:tc>
        <w:tc>
          <w:tcPr>
            <w:tcW w:w="1388" w:type="dxa"/>
            <w:tcBorders>
              <w:top w:val="nil"/>
              <w:left w:val="nil"/>
              <w:bottom w:val="nil"/>
              <w:right w:val="nil"/>
            </w:tcBorders>
            <w:shd w:val="clear" w:color="auto" w:fill="auto"/>
            <w:noWrap/>
            <w:vAlign w:val="bottom"/>
            <w:hideMark/>
          </w:tcPr>
          <w:p w14:paraId="0445DDA4"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0754813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bl>
    <w:p w14:paraId="5441C2EE" w14:textId="77777777" w:rsidR="007933C1" w:rsidRPr="004E5DB5" w:rsidRDefault="007933C1" w:rsidP="006F32F8">
      <w:pPr>
        <w:spacing w:line="240" w:lineRule="auto"/>
        <w:rPr>
          <w:rFonts w:ascii="Times New Roman" w:hAnsi="Times New Roman" w:cs="Times New Roman"/>
          <w:sz w:val="24"/>
          <w:szCs w:val="24"/>
        </w:rPr>
      </w:pPr>
    </w:p>
    <w:p w14:paraId="08AFEFE2" w14:textId="396963FF" w:rsidR="00515DB2" w:rsidRDefault="00515DB2" w:rsidP="00EA4E50">
      <w:pPr>
        <w:spacing w:line="480" w:lineRule="auto"/>
        <w:rPr>
          <w:rFonts w:ascii="Times New Roman" w:hAnsi="Times New Roman" w:cs="Times New Roman"/>
          <w:sz w:val="24"/>
          <w:szCs w:val="24"/>
        </w:rPr>
      </w:pPr>
    </w:p>
    <w:p w14:paraId="665FFA2D" w14:textId="77777777" w:rsidR="00515DB2" w:rsidRDefault="00515DB2" w:rsidP="00EA4E50">
      <w:pPr>
        <w:spacing w:line="480" w:lineRule="auto"/>
        <w:rPr>
          <w:rFonts w:ascii="Times New Roman" w:hAnsi="Times New Roman" w:cs="Times New Roman"/>
          <w:sz w:val="24"/>
          <w:szCs w:val="24"/>
        </w:rPr>
      </w:pPr>
    </w:p>
    <w:sectPr w:rsidR="00515DB2" w:rsidSect="00F54E4B">
      <w:pgSz w:w="15840" w:h="12240" w:orient="landscape" w:code="1"/>
      <w:pgMar w:top="1440" w:right="1440" w:bottom="1440" w:left="576"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Van Alsten" w:date="2020-02-01T20:46:00Z" w:initials="VAS">
    <w:p w14:paraId="346E4884" w14:textId="24E012CA" w:rsidR="009D1B21" w:rsidRDefault="009D1B21">
      <w:pPr>
        <w:pStyle w:val="CommentText"/>
      </w:pPr>
      <w:r>
        <w:rPr>
          <w:rStyle w:val="CommentReference"/>
        </w:rPr>
        <w:annotationRef/>
      </w:r>
      <w:r>
        <w:t>Need to add all-cause</w:t>
      </w:r>
    </w:p>
  </w:comment>
  <w:comment w:id="1" w:author="Sarah Van Alsten" w:date="2020-02-01T20:41:00Z" w:initials="VAS">
    <w:p w14:paraId="640A57C2" w14:textId="37EB0DA4" w:rsidR="003363F2" w:rsidRDefault="003363F2">
      <w:pPr>
        <w:pStyle w:val="CommentText"/>
      </w:pPr>
      <w:r>
        <w:rPr>
          <w:rStyle w:val="CommentReference"/>
        </w:rPr>
        <w:annotationRef/>
      </w:r>
      <w:r>
        <w:t>Supplement?</w:t>
      </w:r>
    </w:p>
  </w:comment>
  <w:comment w:id="3" w:author="Sarah Van Alsten" w:date="2019-12-12T11:56:00Z" w:initials="VAS">
    <w:p w14:paraId="3D4A8E2B" w14:textId="0EB9E112" w:rsidR="002D3A30" w:rsidRDefault="002D3A30">
      <w:pPr>
        <w:pStyle w:val="CommentText"/>
      </w:pPr>
      <w:r>
        <w:rPr>
          <w:rStyle w:val="CommentReference"/>
        </w:rPr>
        <w:annotationRef/>
      </w:r>
      <w:r>
        <w:t xml:space="preserve">Excluding </w:t>
      </w:r>
      <w:proofErr w:type="spellStart"/>
      <w:r>
        <w:t>ht</w:t>
      </w:r>
      <w:proofErr w:type="spellEnd"/>
    </w:p>
  </w:comment>
  <w:comment w:id="4" w:author="Sarah Van Alsten" w:date="2019-12-12T11:58:00Z" w:initials="VAS">
    <w:p w14:paraId="3BE2CEF0" w14:textId="279F676E" w:rsidR="00EC2017" w:rsidRDefault="00EC2017">
      <w:pPr>
        <w:pStyle w:val="CommentText"/>
      </w:pPr>
      <w:r>
        <w:rPr>
          <w:rStyle w:val="CommentReference"/>
        </w:rPr>
        <w:annotationRef/>
      </w:r>
      <w:proofErr w:type="gramStart"/>
      <w:r>
        <w:t>N(</w:t>
      </w:r>
      <w:proofErr w:type="gramEnd"/>
      <w:r>
        <w:t>%), se</w:t>
      </w:r>
    </w:p>
  </w:comment>
  <w:comment w:id="5" w:author="Sarah Van Alsten" w:date="2019-12-12T11:57:00Z" w:initials="VAS">
    <w:p w14:paraId="5206BC91" w14:textId="02D1635C" w:rsidR="000B1FDB" w:rsidRDefault="000B1FDB">
      <w:pPr>
        <w:pStyle w:val="CommentText"/>
      </w:pPr>
      <w:r>
        <w:rPr>
          <w:rStyle w:val="CommentReference"/>
        </w:rPr>
        <w:annotationRef/>
      </w:r>
      <w:r>
        <w:t>Bracket for small n, analytic sample</w:t>
      </w:r>
    </w:p>
  </w:comment>
  <w:comment w:id="6" w:author="Sarah Van Alsten" w:date="2019-12-12T11:56:00Z" w:initials="VAS">
    <w:p w14:paraId="3403A74A" w14:textId="471F2C0E" w:rsidR="00E171F9" w:rsidRDefault="00E171F9">
      <w:pPr>
        <w:pStyle w:val="CommentText"/>
      </w:pPr>
      <w:r>
        <w:rPr>
          <w:rStyle w:val="CommentReference"/>
        </w:rPr>
        <w:annotationRef/>
      </w:r>
      <w:r w:rsidR="00222307">
        <w:t>More descriptive about what it’s saying</w:t>
      </w:r>
      <w:r w:rsidR="00082507">
        <w:t xml:space="preserve"> </w:t>
      </w:r>
      <w:proofErr w:type="spellStart"/>
      <w:r w:rsidR="00082507">
        <w:t>eg</w:t>
      </w:r>
      <w:proofErr w:type="spellEnd"/>
      <w:r w:rsidR="00082507">
        <w:t xml:space="preserve"> sociodemographic characteristics</w:t>
      </w:r>
    </w:p>
  </w:comment>
  <w:comment w:id="8" w:author="Sarah Van Alsten" w:date="2019-12-12T12:00:00Z" w:initials="VAS">
    <w:p w14:paraId="40EFD5B4" w14:textId="02837C6E" w:rsidR="008F6970" w:rsidRDefault="008F6970">
      <w:pPr>
        <w:pStyle w:val="CommentText"/>
      </w:pPr>
      <w:r>
        <w:rPr>
          <w:rStyle w:val="CommentReference"/>
        </w:rPr>
        <w:annotationRef/>
      </w:r>
      <w:r>
        <w:t>Put this in note</w:t>
      </w:r>
    </w:p>
  </w:comment>
  <w:comment w:id="7" w:author="Sarah Van Alsten" w:date="2019-12-12T11:59:00Z" w:initials="VAS">
    <w:p w14:paraId="542A2AB2" w14:textId="28E7AB5C" w:rsidR="00E438F8" w:rsidRDefault="00E438F8">
      <w:pPr>
        <w:pStyle w:val="CommentText"/>
      </w:pPr>
      <w:r>
        <w:rPr>
          <w:rStyle w:val="CommentReference"/>
        </w:rPr>
        <w:annotationRef/>
      </w:r>
      <w:r>
        <w:t>Association of CRN with</w:t>
      </w:r>
      <w:r w:rsidR="00313FAA">
        <w:t xml:space="preserve"> </w:t>
      </w:r>
      <w:proofErr w:type="spellStart"/>
      <w:proofErr w:type="gramStart"/>
      <w:r w:rsidR="00313FAA">
        <w:t>mortaltity</w:t>
      </w:r>
      <w:proofErr w:type="spellEnd"/>
      <w:r w:rsidR="0088512E">
        <w:t>..</w:t>
      </w:r>
      <w:proofErr w:type="gramEnd"/>
      <w:r w:rsidR="0088512E">
        <w:t xml:space="preserve"> spell out what is </w:t>
      </w:r>
      <w:proofErr w:type="spellStart"/>
      <w:r w:rsidR="0088512E">
        <w:t>dz</w:t>
      </w:r>
      <w:proofErr w:type="spellEnd"/>
      <w:r w:rsidR="0088512E">
        <w:t xml:space="preserve"> specific mortality</w:t>
      </w:r>
    </w:p>
  </w:comment>
  <w:comment w:id="9" w:author="Sarah Van Alsten" w:date="2019-12-12T12:02:00Z" w:initials="VAS">
    <w:p w14:paraId="22B26E3D" w14:textId="62273717" w:rsidR="00847221" w:rsidRDefault="00847221">
      <w:pPr>
        <w:pStyle w:val="CommentText"/>
      </w:pPr>
      <w:r>
        <w:rPr>
          <w:rStyle w:val="CommentReference"/>
        </w:rPr>
        <w:annotationRef/>
      </w:r>
      <w:r>
        <w:t>Remove CRN</w:t>
      </w:r>
    </w:p>
  </w:comment>
  <w:comment w:id="10" w:author="Sarah Van Alsten" w:date="2019-12-12T12:00:00Z" w:initials="VAS">
    <w:p w14:paraId="5DE9FEB0" w14:textId="226A1505" w:rsidR="00021B95" w:rsidRDefault="00021B95">
      <w:pPr>
        <w:pStyle w:val="CommentText"/>
      </w:pPr>
      <w:r>
        <w:rPr>
          <w:rStyle w:val="CommentReference"/>
        </w:rPr>
        <w:annotationRef/>
      </w:r>
      <w:r>
        <w:t xml:space="preserve">Add superscripts to connect to </w:t>
      </w:r>
      <w:proofErr w:type="spellStart"/>
      <w:r>
        <w:t>abbreviatioon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E4884" w15:done="0"/>
  <w15:commentEx w15:paraId="640A57C2" w15:done="0"/>
  <w15:commentEx w15:paraId="3D4A8E2B" w15:done="0"/>
  <w15:commentEx w15:paraId="3BE2CEF0" w15:done="0"/>
  <w15:commentEx w15:paraId="5206BC91" w15:done="0"/>
  <w15:commentEx w15:paraId="3403A74A" w15:done="0"/>
  <w15:commentEx w15:paraId="40EFD5B4" w15:done="0"/>
  <w15:commentEx w15:paraId="542A2AB2" w15:done="0"/>
  <w15:commentEx w15:paraId="22B26E3D" w15:done="0"/>
  <w15:commentEx w15:paraId="5DE9F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E4884" w16cid:durableId="21E0623F"/>
  <w16cid:commentId w16cid:paraId="640A57C2" w16cid:durableId="21E060F0"/>
  <w16cid:commentId w16cid:paraId="3D4A8E2B" w16cid:durableId="219CA98A"/>
  <w16cid:commentId w16cid:paraId="3BE2CEF0" w16cid:durableId="219CA9D0"/>
  <w16cid:commentId w16cid:paraId="5206BC91" w16cid:durableId="219CA9A9"/>
  <w16cid:commentId w16cid:paraId="3403A74A" w16cid:durableId="219CA952"/>
  <w16cid:commentId w16cid:paraId="40EFD5B4" w16cid:durableId="219CAA78"/>
  <w16cid:commentId w16cid:paraId="542A2AB2" w16cid:durableId="219CAA0F"/>
  <w16cid:commentId w16cid:paraId="22B26E3D" w16cid:durableId="219CAABD"/>
  <w16cid:commentId w16cid:paraId="5DE9FEB0" w16cid:durableId="219CAA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090AEC" w14:textId="77777777" w:rsidR="00EC6BB5" w:rsidRDefault="00EC6BB5" w:rsidP="00857007">
      <w:pPr>
        <w:spacing w:after="0" w:line="240" w:lineRule="auto"/>
      </w:pPr>
      <w:r>
        <w:separator/>
      </w:r>
    </w:p>
  </w:endnote>
  <w:endnote w:type="continuationSeparator" w:id="0">
    <w:p w14:paraId="5706B12D" w14:textId="77777777" w:rsidR="00EC6BB5" w:rsidRDefault="00EC6BB5"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A29AF1" w14:textId="77777777" w:rsidR="00EC6BB5" w:rsidRDefault="00EC6BB5" w:rsidP="00857007">
      <w:pPr>
        <w:spacing w:after="0" w:line="240" w:lineRule="auto"/>
      </w:pPr>
      <w:r>
        <w:separator/>
      </w:r>
    </w:p>
  </w:footnote>
  <w:footnote w:type="continuationSeparator" w:id="0">
    <w:p w14:paraId="5D2C072C" w14:textId="77777777" w:rsidR="00EC6BB5" w:rsidRDefault="00EC6BB5"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D06D152" w:rsidR="00CB48AF" w:rsidRDefault="00CB48AF">
        <w:pPr>
          <w:pStyle w:val="Header"/>
        </w:pPr>
        <w:r>
          <w:fldChar w:fldCharType="begin"/>
        </w:r>
        <w:r>
          <w:instrText xml:space="preserve"> PAGE   \* MERGEFORMAT </w:instrText>
        </w:r>
        <w:r>
          <w:fldChar w:fldCharType="separate"/>
        </w:r>
        <w:r>
          <w:rPr>
            <w:noProof/>
          </w:rPr>
          <w:t>2</w:t>
        </w:r>
        <w:r>
          <w:rPr>
            <w:noProof/>
          </w:rPr>
          <w:fldChar w:fldCharType="end"/>
        </w:r>
      </w:p>
    </w:sdtContent>
  </w:sdt>
  <w:p w14:paraId="203C9598" w14:textId="77777777" w:rsidR="00CB48AF" w:rsidRDefault="00CB48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54B"/>
    <w:rsid w:val="000018D4"/>
    <w:rsid w:val="00001CA3"/>
    <w:rsid w:val="00001DAB"/>
    <w:rsid w:val="000020CC"/>
    <w:rsid w:val="00002A70"/>
    <w:rsid w:val="000037AD"/>
    <w:rsid w:val="00003EAE"/>
    <w:rsid w:val="00004B2B"/>
    <w:rsid w:val="00004BD4"/>
    <w:rsid w:val="00005D8E"/>
    <w:rsid w:val="00005EE7"/>
    <w:rsid w:val="000079BB"/>
    <w:rsid w:val="00010C1D"/>
    <w:rsid w:val="00010ECA"/>
    <w:rsid w:val="00011336"/>
    <w:rsid w:val="0001153A"/>
    <w:rsid w:val="00013E91"/>
    <w:rsid w:val="00015170"/>
    <w:rsid w:val="0001590E"/>
    <w:rsid w:val="0002036D"/>
    <w:rsid w:val="00020461"/>
    <w:rsid w:val="00021062"/>
    <w:rsid w:val="000216B7"/>
    <w:rsid w:val="00021A21"/>
    <w:rsid w:val="00021B95"/>
    <w:rsid w:val="000221C3"/>
    <w:rsid w:val="00022F7B"/>
    <w:rsid w:val="000237FC"/>
    <w:rsid w:val="00023981"/>
    <w:rsid w:val="00023CE4"/>
    <w:rsid w:val="00024069"/>
    <w:rsid w:val="00025220"/>
    <w:rsid w:val="0002551D"/>
    <w:rsid w:val="000260B5"/>
    <w:rsid w:val="00026B4B"/>
    <w:rsid w:val="000306C9"/>
    <w:rsid w:val="00031565"/>
    <w:rsid w:val="000316AB"/>
    <w:rsid w:val="000352D7"/>
    <w:rsid w:val="00035628"/>
    <w:rsid w:val="0003790D"/>
    <w:rsid w:val="000406DA"/>
    <w:rsid w:val="0004282C"/>
    <w:rsid w:val="0004537B"/>
    <w:rsid w:val="00046768"/>
    <w:rsid w:val="00046AD7"/>
    <w:rsid w:val="00047414"/>
    <w:rsid w:val="00047D84"/>
    <w:rsid w:val="00052BA0"/>
    <w:rsid w:val="000537AA"/>
    <w:rsid w:val="0005474B"/>
    <w:rsid w:val="0005487A"/>
    <w:rsid w:val="0005534D"/>
    <w:rsid w:val="00055B69"/>
    <w:rsid w:val="00055FDE"/>
    <w:rsid w:val="000563ED"/>
    <w:rsid w:val="000605E9"/>
    <w:rsid w:val="00060640"/>
    <w:rsid w:val="00064410"/>
    <w:rsid w:val="00064485"/>
    <w:rsid w:val="00065945"/>
    <w:rsid w:val="00066B44"/>
    <w:rsid w:val="00066D48"/>
    <w:rsid w:val="00067B61"/>
    <w:rsid w:val="00067C29"/>
    <w:rsid w:val="000701EA"/>
    <w:rsid w:val="0007027B"/>
    <w:rsid w:val="00071762"/>
    <w:rsid w:val="000737B1"/>
    <w:rsid w:val="00073AF3"/>
    <w:rsid w:val="00075BD5"/>
    <w:rsid w:val="00076181"/>
    <w:rsid w:val="00076996"/>
    <w:rsid w:val="00077B1E"/>
    <w:rsid w:val="00077F1A"/>
    <w:rsid w:val="00080667"/>
    <w:rsid w:val="000822D9"/>
    <w:rsid w:val="00082507"/>
    <w:rsid w:val="000825C0"/>
    <w:rsid w:val="000846E3"/>
    <w:rsid w:val="00084C1B"/>
    <w:rsid w:val="0008518B"/>
    <w:rsid w:val="00085EC7"/>
    <w:rsid w:val="00086AB7"/>
    <w:rsid w:val="0008764E"/>
    <w:rsid w:val="00087ACC"/>
    <w:rsid w:val="00087ECB"/>
    <w:rsid w:val="00092BB8"/>
    <w:rsid w:val="00093AA7"/>
    <w:rsid w:val="000940A3"/>
    <w:rsid w:val="0009419B"/>
    <w:rsid w:val="00095275"/>
    <w:rsid w:val="0009553E"/>
    <w:rsid w:val="0009678C"/>
    <w:rsid w:val="00097AA5"/>
    <w:rsid w:val="000A0617"/>
    <w:rsid w:val="000A07E1"/>
    <w:rsid w:val="000A18FB"/>
    <w:rsid w:val="000A4710"/>
    <w:rsid w:val="000A4DFA"/>
    <w:rsid w:val="000A5BFC"/>
    <w:rsid w:val="000A7455"/>
    <w:rsid w:val="000A7F4A"/>
    <w:rsid w:val="000B009C"/>
    <w:rsid w:val="000B14E6"/>
    <w:rsid w:val="000B1FDB"/>
    <w:rsid w:val="000B240D"/>
    <w:rsid w:val="000B47E5"/>
    <w:rsid w:val="000B4A4F"/>
    <w:rsid w:val="000B5474"/>
    <w:rsid w:val="000B67CF"/>
    <w:rsid w:val="000B6FC4"/>
    <w:rsid w:val="000B79CD"/>
    <w:rsid w:val="000B7F8C"/>
    <w:rsid w:val="000C38A3"/>
    <w:rsid w:val="000C3B1D"/>
    <w:rsid w:val="000C3CDB"/>
    <w:rsid w:val="000C6150"/>
    <w:rsid w:val="000C7C3F"/>
    <w:rsid w:val="000D13A3"/>
    <w:rsid w:val="000D32E8"/>
    <w:rsid w:val="000D35A4"/>
    <w:rsid w:val="000D3D75"/>
    <w:rsid w:val="000D429F"/>
    <w:rsid w:val="000D43B7"/>
    <w:rsid w:val="000D5FFA"/>
    <w:rsid w:val="000D616F"/>
    <w:rsid w:val="000D68D1"/>
    <w:rsid w:val="000D6E0D"/>
    <w:rsid w:val="000D7BBE"/>
    <w:rsid w:val="000E0B8C"/>
    <w:rsid w:val="000E0CA0"/>
    <w:rsid w:val="000E0FE2"/>
    <w:rsid w:val="000E217F"/>
    <w:rsid w:val="000E3526"/>
    <w:rsid w:val="000E3B74"/>
    <w:rsid w:val="000E4BFC"/>
    <w:rsid w:val="000E55BE"/>
    <w:rsid w:val="000E5DB7"/>
    <w:rsid w:val="000F061D"/>
    <w:rsid w:val="000F1647"/>
    <w:rsid w:val="000F2F35"/>
    <w:rsid w:val="000F31D7"/>
    <w:rsid w:val="000F3BF4"/>
    <w:rsid w:val="000F63E1"/>
    <w:rsid w:val="00101C61"/>
    <w:rsid w:val="001029DC"/>
    <w:rsid w:val="0010310E"/>
    <w:rsid w:val="001053B4"/>
    <w:rsid w:val="0010642D"/>
    <w:rsid w:val="00107395"/>
    <w:rsid w:val="00107959"/>
    <w:rsid w:val="00107B98"/>
    <w:rsid w:val="00107CA6"/>
    <w:rsid w:val="00107F5B"/>
    <w:rsid w:val="001119B7"/>
    <w:rsid w:val="0011275E"/>
    <w:rsid w:val="001128D3"/>
    <w:rsid w:val="001129A3"/>
    <w:rsid w:val="00114332"/>
    <w:rsid w:val="00114622"/>
    <w:rsid w:val="00115199"/>
    <w:rsid w:val="0011711D"/>
    <w:rsid w:val="00121F04"/>
    <w:rsid w:val="001222D0"/>
    <w:rsid w:val="0012314F"/>
    <w:rsid w:val="00123568"/>
    <w:rsid w:val="00123A1D"/>
    <w:rsid w:val="001241D8"/>
    <w:rsid w:val="00124A08"/>
    <w:rsid w:val="00125E6B"/>
    <w:rsid w:val="0012719C"/>
    <w:rsid w:val="0012730F"/>
    <w:rsid w:val="00127500"/>
    <w:rsid w:val="0012779E"/>
    <w:rsid w:val="00127942"/>
    <w:rsid w:val="001300AD"/>
    <w:rsid w:val="0013021A"/>
    <w:rsid w:val="00130C5B"/>
    <w:rsid w:val="0013149E"/>
    <w:rsid w:val="00131F4F"/>
    <w:rsid w:val="001340CD"/>
    <w:rsid w:val="00136154"/>
    <w:rsid w:val="00137043"/>
    <w:rsid w:val="00141E81"/>
    <w:rsid w:val="00142BEB"/>
    <w:rsid w:val="00144A3B"/>
    <w:rsid w:val="00144E7A"/>
    <w:rsid w:val="0014564E"/>
    <w:rsid w:val="00145C27"/>
    <w:rsid w:val="001474D5"/>
    <w:rsid w:val="00147862"/>
    <w:rsid w:val="00150D01"/>
    <w:rsid w:val="00152457"/>
    <w:rsid w:val="00152910"/>
    <w:rsid w:val="00152EF1"/>
    <w:rsid w:val="001550B5"/>
    <w:rsid w:val="001554BE"/>
    <w:rsid w:val="00156500"/>
    <w:rsid w:val="0016087E"/>
    <w:rsid w:val="00160EFA"/>
    <w:rsid w:val="00161991"/>
    <w:rsid w:val="00163726"/>
    <w:rsid w:val="001643B3"/>
    <w:rsid w:val="00164BCB"/>
    <w:rsid w:val="001660EA"/>
    <w:rsid w:val="001675CF"/>
    <w:rsid w:val="001678F8"/>
    <w:rsid w:val="001703C4"/>
    <w:rsid w:val="00170A1E"/>
    <w:rsid w:val="00171154"/>
    <w:rsid w:val="00171F2D"/>
    <w:rsid w:val="00172146"/>
    <w:rsid w:val="00173612"/>
    <w:rsid w:val="00175AEF"/>
    <w:rsid w:val="00180779"/>
    <w:rsid w:val="00181489"/>
    <w:rsid w:val="001820D5"/>
    <w:rsid w:val="00182725"/>
    <w:rsid w:val="00183D40"/>
    <w:rsid w:val="00183FB9"/>
    <w:rsid w:val="00184023"/>
    <w:rsid w:val="0018445C"/>
    <w:rsid w:val="00184D26"/>
    <w:rsid w:val="00185482"/>
    <w:rsid w:val="00186715"/>
    <w:rsid w:val="001905AA"/>
    <w:rsid w:val="001912D4"/>
    <w:rsid w:val="001913F0"/>
    <w:rsid w:val="0019175B"/>
    <w:rsid w:val="001929A2"/>
    <w:rsid w:val="001934D3"/>
    <w:rsid w:val="00194974"/>
    <w:rsid w:val="00195374"/>
    <w:rsid w:val="00196914"/>
    <w:rsid w:val="00197DF9"/>
    <w:rsid w:val="001A1999"/>
    <w:rsid w:val="001A48E3"/>
    <w:rsid w:val="001A4BA7"/>
    <w:rsid w:val="001A4EF8"/>
    <w:rsid w:val="001A5C14"/>
    <w:rsid w:val="001A5C40"/>
    <w:rsid w:val="001A6577"/>
    <w:rsid w:val="001A669E"/>
    <w:rsid w:val="001A6E5D"/>
    <w:rsid w:val="001A7793"/>
    <w:rsid w:val="001B08AE"/>
    <w:rsid w:val="001B0CE5"/>
    <w:rsid w:val="001B0DE4"/>
    <w:rsid w:val="001B115A"/>
    <w:rsid w:val="001B2E52"/>
    <w:rsid w:val="001B337C"/>
    <w:rsid w:val="001B3738"/>
    <w:rsid w:val="001B41D8"/>
    <w:rsid w:val="001B6640"/>
    <w:rsid w:val="001B6A70"/>
    <w:rsid w:val="001B6F85"/>
    <w:rsid w:val="001B77BA"/>
    <w:rsid w:val="001C0865"/>
    <w:rsid w:val="001C0A54"/>
    <w:rsid w:val="001C146C"/>
    <w:rsid w:val="001C1619"/>
    <w:rsid w:val="001C1A11"/>
    <w:rsid w:val="001C1B7B"/>
    <w:rsid w:val="001C2082"/>
    <w:rsid w:val="001C2F5F"/>
    <w:rsid w:val="001C32B0"/>
    <w:rsid w:val="001C37C7"/>
    <w:rsid w:val="001C4018"/>
    <w:rsid w:val="001C4239"/>
    <w:rsid w:val="001C494C"/>
    <w:rsid w:val="001C4DFA"/>
    <w:rsid w:val="001C65DA"/>
    <w:rsid w:val="001D2845"/>
    <w:rsid w:val="001D3BF1"/>
    <w:rsid w:val="001D5C29"/>
    <w:rsid w:val="001D6775"/>
    <w:rsid w:val="001D6ABA"/>
    <w:rsid w:val="001D7102"/>
    <w:rsid w:val="001D715A"/>
    <w:rsid w:val="001E066B"/>
    <w:rsid w:val="001E100C"/>
    <w:rsid w:val="001E1631"/>
    <w:rsid w:val="001E22C7"/>
    <w:rsid w:val="001E4A1B"/>
    <w:rsid w:val="001E5FC5"/>
    <w:rsid w:val="001E65D6"/>
    <w:rsid w:val="001E6F91"/>
    <w:rsid w:val="001E7497"/>
    <w:rsid w:val="001E7756"/>
    <w:rsid w:val="001E7883"/>
    <w:rsid w:val="001F103F"/>
    <w:rsid w:val="001F1846"/>
    <w:rsid w:val="001F1C0D"/>
    <w:rsid w:val="001F2818"/>
    <w:rsid w:val="001F383C"/>
    <w:rsid w:val="001F3C2B"/>
    <w:rsid w:val="001F5516"/>
    <w:rsid w:val="001F5532"/>
    <w:rsid w:val="001F5BC7"/>
    <w:rsid w:val="001F5D97"/>
    <w:rsid w:val="001F6E23"/>
    <w:rsid w:val="001F7CA8"/>
    <w:rsid w:val="00200FF1"/>
    <w:rsid w:val="00201A7E"/>
    <w:rsid w:val="00202BC6"/>
    <w:rsid w:val="00203187"/>
    <w:rsid w:val="002039C5"/>
    <w:rsid w:val="00204954"/>
    <w:rsid w:val="002067A6"/>
    <w:rsid w:val="00206D06"/>
    <w:rsid w:val="002073A0"/>
    <w:rsid w:val="0021051D"/>
    <w:rsid w:val="00211E24"/>
    <w:rsid w:val="0021352A"/>
    <w:rsid w:val="00215255"/>
    <w:rsid w:val="00216035"/>
    <w:rsid w:val="002175AB"/>
    <w:rsid w:val="00217C57"/>
    <w:rsid w:val="002200E4"/>
    <w:rsid w:val="00220EB0"/>
    <w:rsid w:val="00222307"/>
    <w:rsid w:val="00222E0C"/>
    <w:rsid w:val="00223EF3"/>
    <w:rsid w:val="0022518D"/>
    <w:rsid w:val="00225FEE"/>
    <w:rsid w:val="00227D42"/>
    <w:rsid w:val="00230788"/>
    <w:rsid w:val="00231721"/>
    <w:rsid w:val="0023221D"/>
    <w:rsid w:val="002330AD"/>
    <w:rsid w:val="0023554A"/>
    <w:rsid w:val="0023596D"/>
    <w:rsid w:val="00236BEF"/>
    <w:rsid w:val="0024034C"/>
    <w:rsid w:val="002403BD"/>
    <w:rsid w:val="0024042B"/>
    <w:rsid w:val="00241E27"/>
    <w:rsid w:val="00242BB8"/>
    <w:rsid w:val="00242C37"/>
    <w:rsid w:val="00244AF9"/>
    <w:rsid w:val="00245819"/>
    <w:rsid w:val="00245D8F"/>
    <w:rsid w:val="00246F07"/>
    <w:rsid w:val="00250FBC"/>
    <w:rsid w:val="0025172D"/>
    <w:rsid w:val="00252D76"/>
    <w:rsid w:val="00254FE3"/>
    <w:rsid w:val="00256065"/>
    <w:rsid w:val="00256DF1"/>
    <w:rsid w:val="00256F1E"/>
    <w:rsid w:val="00260E3A"/>
    <w:rsid w:val="00261630"/>
    <w:rsid w:val="0026333D"/>
    <w:rsid w:val="00264EBB"/>
    <w:rsid w:val="00265E0C"/>
    <w:rsid w:val="0026798B"/>
    <w:rsid w:val="0027093D"/>
    <w:rsid w:val="00271C05"/>
    <w:rsid w:val="0027268E"/>
    <w:rsid w:val="0027281E"/>
    <w:rsid w:val="00272A15"/>
    <w:rsid w:val="00273017"/>
    <w:rsid w:val="00273D95"/>
    <w:rsid w:val="00275A4E"/>
    <w:rsid w:val="002765C2"/>
    <w:rsid w:val="0027660B"/>
    <w:rsid w:val="00276AB1"/>
    <w:rsid w:val="00276AF3"/>
    <w:rsid w:val="00276C8C"/>
    <w:rsid w:val="00280D61"/>
    <w:rsid w:val="00283906"/>
    <w:rsid w:val="00283F5B"/>
    <w:rsid w:val="002849B6"/>
    <w:rsid w:val="0028503F"/>
    <w:rsid w:val="00285174"/>
    <w:rsid w:val="0028563C"/>
    <w:rsid w:val="002873A3"/>
    <w:rsid w:val="00291136"/>
    <w:rsid w:val="002920D8"/>
    <w:rsid w:val="00293547"/>
    <w:rsid w:val="00293AA7"/>
    <w:rsid w:val="00295265"/>
    <w:rsid w:val="00296D2B"/>
    <w:rsid w:val="00297519"/>
    <w:rsid w:val="002975D9"/>
    <w:rsid w:val="002A1038"/>
    <w:rsid w:val="002A3093"/>
    <w:rsid w:val="002A3C10"/>
    <w:rsid w:val="002A5B1A"/>
    <w:rsid w:val="002A5D5B"/>
    <w:rsid w:val="002A5D86"/>
    <w:rsid w:val="002A6C93"/>
    <w:rsid w:val="002A73A9"/>
    <w:rsid w:val="002B25BE"/>
    <w:rsid w:val="002B2860"/>
    <w:rsid w:val="002B3F22"/>
    <w:rsid w:val="002B4336"/>
    <w:rsid w:val="002B7DA7"/>
    <w:rsid w:val="002C0652"/>
    <w:rsid w:val="002C4EA5"/>
    <w:rsid w:val="002C5257"/>
    <w:rsid w:val="002C637E"/>
    <w:rsid w:val="002C75EE"/>
    <w:rsid w:val="002C7C1A"/>
    <w:rsid w:val="002D0F39"/>
    <w:rsid w:val="002D1DC5"/>
    <w:rsid w:val="002D3A30"/>
    <w:rsid w:val="002D636D"/>
    <w:rsid w:val="002D63B6"/>
    <w:rsid w:val="002D660C"/>
    <w:rsid w:val="002D6B46"/>
    <w:rsid w:val="002D6B55"/>
    <w:rsid w:val="002D7EEF"/>
    <w:rsid w:val="002E0FAF"/>
    <w:rsid w:val="002E1747"/>
    <w:rsid w:val="002E318E"/>
    <w:rsid w:val="002E487F"/>
    <w:rsid w:val="002E57F5"/>
    <w:rsid w:val="002E586B"/>
    <w:rsid w:val="002E74FC"/>
    <w:rsid w:val="002F0011"/>
    <w:rsid w:val="002F02A4"/>
    <w:rsid w:val="002F0A86"/>
    <w:rsid w:val="002F7727"/>
    <w:rsid w:val="002F78D5"/>
    <w:rsid w:val="00300ABD"/>
    <w:rsid w:val="00300EF1"/>
    <w:rsid w:val="00301604"/>
    <w:rsid w:val="0030188F"/>
    <w:rsid w:val="0030320E"/>
    <w:rsid w:val="00305E03"/>
    <w:rsid w:val="00306A99"/>
    <w:rsid w:val="003071DC"/>
    <w:rsid w:val="00311208"/>
    <w:rsid w:val="00312D98"/>
    <w:rsid w:val="00313E6E"/>
    <w:rsid w:val="00313FAA"/>
    <w:rsid w:val="00315809"/>
    <w:rsid w:val="00316F1E"/>
    <w:rsid w:val="00317605"/>
    <w:rsid w:val="003177F2"/>
    <w:rsid w:val="00317CB2"/>
    <w:rsid w:val="003213DC"/>
    <w:rsid w:val="00321B5A"/>
    <w:rsid w:val="003222D7"/>
    <w:rsid w:val="0032367C"/>
    <w:rsid w:val="003240C0"/>
    <w:rsid w:val="00324D31"/>
    <w:rsid w:val="00324D4D"/>
    <w:rsid w:val="00327A9E"/>
    <w:rsid w:val="00327B30"/>
    <w:rsid w:val="003300CF"/>
    <w:rsid w:val="0033162F"/>
    <w:rsid w:val="0033190C"/>
    <w:rsid w:val="003333A2"/>
    <w:rsid w:val="00334CC0"/>
    <w:rsid w:val="00335300"/>
    <w:rsid w:val="003353D3"/>
    <w:rsid w:val="003363F2"/>
    <w:rsid w:val="00336FFB"/>
    <w:rsid w:val="00337460"/>
    <w:rsid w:val="00337873"/>
    <w:rsid w:val="00341F00"/>
    <w:rsid w:val="00341F6C"/>
    <w:rsid w:val="00342679"/>
    <w:rsid w:val="0034511C"/>
    <w:rsid w:val="00345264"/>
    <w:rsid w:val="00346715"/>
    <w:rsid w:val="003504FE"/>
    <w:rsid w:val="0035088A"/>
    <w:rsid w:val="00351D28"/>
    <w:rsid w:val="00353442"/>
    <w:rsid w:val="00353A7F"/>
    <w:rsid w:val="00353B5B"/>
    <w:rsid w:val="0035422C"/>
    <w:rsid w:val="00354BE6"/>
    <w:rsid w:val="00355D4E"/>
    <w:rsid w:val="00357000"/>
    <w:rsid w:val="0036052B"/>
    <w:rsid w:val="00361991"/>
    <w:rsid w:val="00361F62"/>
    <w:rsid w:val="00362CD5"/>
    <w:rsid w:val="003638AE"/>
    <w:rsid w:val="003645BB"/>
    <w:rsid w:val="00364825"/>
    <w:rsid w:val="00365A59"/>
    <w:rsid w:val="00366C5C"/>
    <w:rsid w:val="0037416E"/>
    <w:rsid w:val="00374D76"/>
    <w:rsid w:val="003774C4"/>
    <w:rsid w:val="00380267"/>
    <w:rsid w:val="00380B5C"/>
    <w:rsid w:val="0038111F"/>
    <w:rsid w:val="00383E29"/>
    <w:rsid w:val="0038523C"/>
    <w:rsid w:val="00385E9D"/>
    <w:rsid w:val="003865EF"/>
    <w:rsid w:val="00387224"/>
    <w:rsid w:val="0038789B"/>
    <w:rsid w:val="00387B95"/>
    <w:rsid w:val="00390E99"/>
    <w:rsid w:val="00390F37"/>
    <w:rsid w:val="00391291"/>
    <w:rsid w:val="00392774"/>
    <w:rsid w:val="0039394C"/>
    <w:rsid w:val="0039552A"/>
    <w:rsid w:val="00396C49"/>
    <w:rsid w:val="00397459"/>
    <w:rsid w:val="003A0792"/>
    <w:rsid w:val="003A0EA1"/>
    <w:rsid w:val="003A3239"/>
    <w:rsid w:val="003A364F"/>
    <w:rsid w:val="003A3C28"/>
    <w:rsid w:val="003A40B5"/>
    <w:rsid w:val="003A5B83"/>
    <w:rsid w:val="003A6971"/>
    <w:rsid w:val="003A7A1D"/>
    <w:rsid w:val="003A7EBD"/>
    <w:rsid w:val="003B054A"/>
    <w:rsid w:val="003B29A4"/>
    <w:rsid w:val="003B356A"/>
    <w:rsid w:val="003B42D8"/>
    <w:rsid w:val="003B4F47"/>
    <w:rsid w:val="003B71DC"/>
    <w:rsid w:val="003C1401"/>
    <w:rsid w:val="003C19C0"/>
    <w:rsid w:val="003C1CF4"/>
    <w:rsid w:val="003C3084"/>
    <w:rsid w:val="003C3644"/>
    <w:rsid w:val="003C38AA"/>
    <w:rsid w:val="003C39C3"/>
    <w:rsid w:val="003C4B8A"/>
    <w:rsid w:val="003C6482"/>
    <w:rsid w:val="003C7392"/>
    <w:rsid w:val="003C744C"/>
    <w:rsid w:val="003C79B1"/>
    <w:rsid w:val="003D0177"/>
    <w:rsid w:val="003D0F35"/>
    <w:rsid w:val="003D1064"/>
    <w:rsid w:val="003D3A16"/>
    <w:rsid w:val="003D4BEF"/>
    <w:rsid w:val="003D4EFD"/>
    <w:rsid w:val="003D6877"/>
    <w:rsid w:val="003E0A1D"/>
    <w:rsid w:val="003E5CF9"/>
    <w:rsid w:val="003E6023"/>
    <w:rsid w:val="003E7099"/>
    <w:rsid w:val="003E7278"/>
    <w:rsid w:val="003E74E0"/>
    <w:rsid w:val="003F0081"/>
    <w:rsid w:val="003F0D8F"/>
    <w:rsid w:val="003F154A"/>
    <w:rsid w:val="003F5390"/>
    <w:rsid w:val="003F563E"/>
    <w:rsid w:val="00400625"/>
    <w:rsid w:val="00400DF7"/>
    <w:rsid w:val="00401507"/>
    <w:rsid w:val="00402132"/>
    <w:rsid w:val="004036B4"/>
    <w:rsid w:val="0040465E"/>
    <w:rsid w:val="00404A66"/>
    <w:rsid w:val="00404EF6"/>
    <w:rsid w:val="004052EE"/>
    <w:rsid w:val="004063BB"/>
    <w:rsid w:val="00406A27"/>
    <w:rsid w:val="00406C7B"/>
    <w:rsid w:val="00407129"/>
    <w:rsid w:val="00407459"/>
    <w:rsid w:val="00407819"/>
    <w:rsid w:val="004078A2"/>
    <w:rsid w:val="00407FB1"/>
    <w:rsid w:val="004138E9"/>
    <w:rsid w:val="00414168"/>
    <w:rsid w:val="004143DA"/>
    <w:rsid w:val="00415238"/>
    <w:rsid w:val="00415874"/>
    <w:rsid w:val="00417B8A"/>
    <w:rsid w:val="004208E8"/>
    <w:rsid w:val="0042307E"/>
    <w:rsid w:val="00423129"/>
    <w:rsid w:val="0042326E"/>
    <w:rsid w:val="00424B39"/>
    <w:rsid w:val="0042705A"/>
    <w:rsid w:val="004309AE"/>
    <w:rsid w:val="00430A6A"/>
    <w:rsid w:val="004326AA"/>
    <w:rsid w:val="00432F76"/>
    <w:rsid w:val="0043636A"/>
    <w:rsid w:val="0043659B"/>
    <w:rsid w:val="004419ED"/>
    <w:rsid w:val="00442F00"/>
    <w:rsid w:val="0044496B"/>
    <w:rsid w:val="0044508E"/>
    <w:rsid w:val="0044525E"/>
    <w:rsid w:val="004455BA"/>
    <w:rsid w:val="00446632"/>
    <w:rsid w:val="00451315"/>
    <w:rsid w:val="00452DAF"/>
    <w:rsid w:val="00453446"/>
    <w:rsid w:val="00453456"/>
    <w:rsid w:val="00453889"/>
    <w:rsid w:val="0045619F"/>
    <w:rsid w:val="004615FC"/>
    <w:rsid w:val="00462B51"/>
    <w:rsid w:val="00462F5E"/>
    <w:rsid w:val="00462FFF"/>
    <w:rsid w:val="004635F2"/>
    <w:rsid w:val="0046424C"/>
    <w:rsid w:val="0046612C"/>
    <w:rsid w:val="00466B52"/>
    <w:rsid w:val="00466D52"/>
    <w:rsid w:val="0046707F"/>
    <w:rsid w:val="00470253"/>
    <w:rsid w:val="00470BD1"/>
    <w:rsid w:val="00471CB8"/>
    <w:rsid w:val="00471E27"/>
    <w:rsid w:val="004724E2"/>
    <w:rsid w:val="00472D3E"/>
    <w:rsid w:val="00472EAD"/>
    <w:rsid w:val="0047416D"/>
    <w:rsid w:val="004746C7"/>
    <w:rsid w:val="00475312"/>
    <w:rsid w:val="00475B5C"/>
    <w:rsid w:val="0047735D"/>
    <w:rsid w:val="004806F3"/>
    <w:rsid w:val="00481873"/>
    <w:rsid w:val="00481BEC"/>
    <w:rsid w:val="00481FE4"/>
    <w:rsid w:val="00484091"/>
    <w:rsid w:val="0048630F"/>
    <w:rsid w:val="0048759A"/>
    <w:rsid w:val="00487AE1"/>
    <w:rsid w:val="00487D29"/>
    <w:rsid w:val="004938E5"/>
    <w:rsid w:val="00493CAF"/>
    <w:rsid w:val="00493CDA"/>
    <w:rsid w:val="00494FB2"/>
    <w:rsid w:val="00495E46"/>
    <w:rsid w:val="004A0D1F"/>
    <w:rsid w:val="004A30D3"/>
    <w:rsid w:val="004A5C5F"/>
    <w:rsid w:val="004A62F5"/>
    <w:rsid w:val="004A7CFA"/>
    <w:rsid w:val="004B003D"/>
    <w:rsid w:val="004B06BB"/>
    <w:rsid w:val="004B0748"/>
    <w:rsid w:val="004B1142"/>
    <w:rsid w:val="004B15BF"/>
    <w:rsid w:val="004B16E3"/>
    <w:rsid w:val="004B21C2"/>
    <w:rsid w:val="004B26F4"/>
    <w:rsid w:val="004B31EB"/>
    <w:rsid w:val="004B3CE2"/>
    <w:rsid w:val="004B57B0"/>
    <w:rsid w:val="004B5C72"/>
    <w:rsid w:val="004B6249"/>
    <w:rsid w:val="004B636B"/>
    <w:rsid w:val="004B696B"/>
    <w:rsid w:val="004B6ECB"/>
    <w:rsid w:val="004B7482"/>
    <w:rsid w:val="004B7666"/>
    <w:rsid w:val="004C03F5"/>
    <w:rsid w:val="004C1948"/>
    <w:rsid w:val="004C1C80"/>
    <w:rsid w:val="004C26FB"/>
    <w:rsid w:val="004C29BF"/>
    <w:rsid w:val="004C410E"/>
    <w:rsid w:val="004C5E79"/>
    <w:rsid w:val="004C6DD9"/>
    <w:rsid w:val="004C7468"/>
    <w:rsid w:val="004C797B"/>
    <w:rsid w:val="004C7C89"/>
    <w:rsid w:val="004C7EC3"/>
    <w:rsid w:val="004D128A"/>
    <w:rsid w:val="004D39A8"/>
    <w:rsid w:val="004D4878"/>
    <w:rsid w:val="004D7B53"/>
    <w:rsid w:val="004D7F91"/>
    <w:rsid w:val="004D7FAE"/>
    <w:rsid w:val="004E081E"/>
    <w:rsid w:val="004E2663"/>
    <w:rsid w:val="004E2E07"/>
    <w:rsid w:val="004E55DF"/>
    <w:rsid w:val="004E5B46"/>
    <w:rsid w:val="004E5DB5"/>
    <w:rsid w:val="004E64C5"/>
    <w:rsid w:val="004E688D"/>
    <w:rsid w:val="004E739A"/>
    <w:rsid w:val="004E7553"/>
    <w:rsid w:val="004F07DE"/>
    <w:rsid w:val="004F2547"/>
    <w:rsid w:val="004F2DE0"/>
    <w:rsid w:val="004F31CA"/>
    <w:rsid w:val="004F4F33"/>
    <w:rsid w:val="00500162"/>
    <w:rsid w:val="0050096F"/>
    <w:rsid w:val="00502F2E"/>
    <w:rsid w:val="005034C6"/>
    <w:rsid w:val="00507023"/>
    <w:rsid w:val="00507370"/>
    <w:rsid w:val="00507C93"/>
    <w:rsid w:val="00511033"/>
    <w:rsid w:val="00512293"/>
    <w:rsid w:val="00512A84"/>
    <w:rsid w:val="00513848"/>
    <w:rsid w:val="00513AD7"/>
    <w:rsid w:val="00513CEB"/>
    <w:rsid w:val="00514558"/>
    <w:rsid w:val="00515B60"/>
    <w:rsid w:val="00515DB2"/>
    <w:rsid w:val="00516ADC"/>
    <w:rsid w:val="005174B1"/>
    <w:rsid w:val="0052030F"/>
    <w:rsid w:val="005206F8"/>
    <w:rsid w:val="00521169"/>
    <w:rsid w:val="00521B6A"/>
    <w:rsid w:val="005242C1"/>
    <w:rsid w:val="005257D6"/>
    <w:rsid w:val="00531D01"/>
    <w:rsid w:val="00534EDD"/>
    <w:rsid w:val="00534F84"/>
    <w:rsid w:val="00535AAE"/>
    <w:rsid w:val="00536556"/>
    <w:rsid w:val="005365EE"/>
    <w:rsid w:val="005367B1"/>
    <w:rsid w:val="005368BE"/>
    <w:rsid w:val="00536E9B"/>
    <w:rsid w:val="00537C69"/>
    <w:rsid w:val="00540B2B"/>
    <w:rsid w:val="00540E7F"/>
    <w:rsid w:val="00541300"/>
    <w:rsid w:val="00541925"/>
    <w:rsid w:val="00542552"/>
    <w:rsid w:val="00542797"/>
    <w:rsid w:val="0054390E"/>
    <w:rsid w:val="00543AF2"/>
    <w:rsid w:val="005445AD"/>
    <w:rsid w:val="0054473D"/>
    <w:rsid w:val="00546160"/>
    <w:rsid w:val="0054752E"/>
    <w:rsid w:val="00547FB4"/>
    <w:rsid w:val="0055043A"/>
    <w:rsid w:val="00550ECD"/>
    <w:rsid w:val="00551206"/>
    <w:rsid w:val="00554529"/>
    <w:rsid w:val="0055514E"/>
    <w:rsid w:val="0055556C"/>
    <w:rsid w:val="00556343"/>
    <w:rsid w:val="00556762"/>
    <w:rsid w:val="00556D32"/>
    <w:rsid w:val="005571DF"/>
    <w:rsid w:val="00557781"/>
    <w:rsid w:val="005577FB"/>
    <w:rsid w:val="00563A76"/>
    <w:rsid w:val="00563B35"/>
    <w:rsid w:val="005640E7"/>
    <w:rsid w:val="005641D1"/>
    <w:rsid w:val="005647B0"/>
    <w:rsid w:val="00564B4F"/>
    <w:rsid w:val="00565ABA"/>
    <w:rsid w:val="00567BE5"/>
    <w:rsid w:val="00567D42"/>
    <w:rsid w:val="00570354"/>
    <w:rsid w:val="00570ACE"/>
    <w:rsid w:val="005714FB"/>
    <w:rsid w:val="00572180"/>
    <w:rsid w:val="00572210"/>
    <w:rsid w:val="005722DC"/>
    <w:rsid w:val="00573763"/>
    <w:rsid w:val="00573F9A"/>
    <w:rsid w:val="005745B9"/>
    <w:rsid w:val="0057583C"/>
    <w:rsid w:val="00577DE7"/>
    <w:rsid w:val="005805D7"/>
    <w:rsid w:val="00581E99"/>
    <w:rsid w:val="00581F61"/>
    <w:rsid w:val="005830CB"/>
    <w:rsid w:val="00583995"/>
    <w:rsid w:val="00583FC1"/>
    <w:rsid w:val="00585B8A"/>
    <w:rsid w:val="00585F1E"/>
    <w:rsid w:val="00586009"/>
    <w:rsid w:val="00590173"/>
    <w:rsid w:val="00590B7A"/>
    <w:rsid w:val="00590E6D"/>
    <w:rsid w:val="00590F2F"/>
    <w:rsid w:val="005913A1"/>
    <w:rsid w:val="00591BD7"/>
    <w:rsid w:val="00591FC9"/>
    <w:rsid w:val="005934D0"/>
    <w:rsid w:val="00596747"/>
    <w:rsid w:val="00596E5B"/>
    <w:rsid w:val="0059748D"/>
    <w:rsid w:val="005A1809"/>
    <w:rsid w:val="005A20B0"/>
    <w:rsid w:val="005A26BA"/>
    <w:rsid w:val="005A292D"/>
    <w:rsid w:val="005A4ACF"/>
    <w:rsid w:val="005A5FB8"/>
    <w:rsid w:val="005A62F5"/>
    <w:rsid w:val="005A6CAD"/>
    <w:rsid w:val="005A71C9"/>
    <w:rsid w:val="005A7779"/>
    <w:rsid w:val="005A7F58"/>
    <w:rsid w:val="005B0972"/>
    <w:rsid w:val="005B0E84"/>
    <w:rsid w:val="005B1414"/>
    <w:rsid w:val="005B1F8A"/>
    <w:rsid w:val="005B309D"/>
    <w:rsid w:val="005B3A5D"/>
    <w:rsid w:val="005B3E96"/>
    <w:rsid w:val="005B500D"/>
    <w:rsid w:val="005B731D"/>
    <w:rsid w:val="005B7D1B"/>
    <w:rsid w:val="005C10A6"/>
    <w:rsid w:val="005C32A9"/>
    <w:rsid w:val="005C4AA0"/>
    <w:rsid w:val="005C6338"/>
    <w:rsid w:val="005C6428"/>
    <w:rsid w:val="005C7B55"/>
    <w:rsid w:val="005D1021"/>
    <w:rsid w:val="005D2B4D"/>
    <w:rsid w:val="005D6E56"/>
    <w:rsid w:val="005D7A9E"/>
    <w:rsid w:val="005E06DB"/>
    <w:rsid w:val="005E16C8"/>
    <w:rsid w:val="005E1EBC"/>
    <w:rsid w:val="005E1FED"/>
    <w:rsid w:val="005E22A6"/>
    <w:rsid w:val="005E418E"/>
    <w:rsid w:val="005E4656"/>
    <w:rsid w:val="005E4B11"/>
    <w:rsid w:val="005E4F0A"/>
    <w:rsid w:val="005E6823"/>
    <w:rsid w:val="005E70C7"/>
    <w:rsid w:val="005F0BCD"/>
    <w:rsid w:val="005F0BE8"/>
    <w:rsid w:val="005F13F2"/>
    <w:rsid w:val="005F36FE"/>
    <w:rsid w:val="005F4872"/>
    <w:rsid w:val="005F5545"/>
    <w:rsid w:val="005F570C"/>
    <w:rsid w:val="005F77FB"/>
    <w:rsid w:val="005F7B7E"/>
    <w:rsid w:val="005F7EA1"/>
    <w:rsid w:val="00600A4B"/>
    <w:rsid w:val="00601918"/>
    <w:rsid w:val="00603DD2"/>
    <w:rsid w:val="006043FC"/>
    <w:rsid w:val="00604E84"/>
    <w:rsid w:val="006052A8"/>
    <w:rsid w:val="0060573E"/>
    <w:rsid w:val="00606774"/>
    <w:rsid w:val="00607903"/>
    <w:rsid w:val="0061115D"/>
    <w:rsid w:val="00611450"/>
    <w:rsid w:val="006120FA"/>
    <w:rsid w:val="0061421C"/>
    <w:rsid w:val="00614488"/>
    <w:rsid w:val="006169C8"/>
    <w:rsid w:val="00617BC6"/>
    <w:rsid w:val="00617D0C"/>
    <w:rsid w:val="00620C3F"/>
    <w:rsid w:val="006224FB"/>
    <w:rsid w:val="00624DD0"/>
    <w:rsid w:val="00626C02"/>
    <w:rsid w:val="00627012"/>
    <w:rsid w:val="00627978"/>
    <w:rsid w:val="006302A8"/>
    <w:rsid w:val="00630345"/>
    <w:rsid w:val="00630DAE"/>
    <w:rsid w:val="0063173D"/>
    <w:rsid w:val="0063207B"/>
    <w:rsid w:val="00632496"/>
    <w:rsid w:val="00632912"/>
    <w:rsid w:val="00634925"/>
    <w:rsid w:val="00635080"/>
    <w:rsid w:val="006366AB"/>
    <w:rsid w:val="0063683C"/>
    <w:rsid w:val="00640355"/>
    <w:rsid w:val="00642208"/>
    <w:rsid w:val="006423B5"/>
    <w:rsid w:val="0064381A"/>
    <w:rsid w:val="00643958"/>
    <w:rsid w:val="00643C41"/>
    <w:rsid w:val="00644350"/>
    <w:rsid w:val="006455CC"/>
    <w:rsid w:val="006465F2"/>
    <w:rsid w:val="00646C29"/>
    <w:rsid w:val="006474B0"/>
    <w:rsid w:val="00647A82"/>
    <w:rsid w:val="00652BFD"/>
    <w:rsid w:val="00653049"/>
    <w:rsid w:val="0065471C"/>
    <w:rsid w:val="00654BBF"/>
    <w:rsid w:val="00654E50"/>
    <w:rsid w:val="006550F9"/>
    <w:rsid w:val="00656A02"/>
    <w:rsid w:val="00656ACF"/>
    <w:rsid w:val="00657FDF"/>
    <w:rsid w:val="00660AF6"/>
    <w:rsid w:val="0066118E"/>
    <w:rsid w:val="00661B34"/>
    <w:rsid w:val="00661E28"/>
    <w:rsid w:val="00661E33"/>
    <w:rsid w:val="00663291"/>
    <w:rsid w:val="006643FD"/>
    <w:rsid w:val="00664452"/>
    <w:rsid w:val="00666177"/>
    <w:rsid w:val="00666436"/>
    <w:rsid w:val="00666E59"/>
    <w:rsid w:val="00667FC2"/>
    <w:rsid w:val="00670124"/>
    <w:rsid w:val="00671D2E"/>
    <w:rsid w:val="00672ED2"/>
    <w:rsid w:val="00672FC2"/>
    <w:rsid w:val="00673D02"/>
    <w:rsid w:val="00674485"/>
    <w:rsid w:val="00674FF7"/>
    <w:rsid w:val="0067534E"/>
    <w:rsid w:val="006756A4"/>
    <w:rsid w:val="00675DE8"/>
    <w:rsid w:val="00677981"/>
    <w:rsid w:val="00677A38"/>
    <w:rsid w:val="00680083"/>
    <w:rsid w:val="00680602"/>
    <w:rsid w:val="00680748"/>
    <w:rsid w:val="006807FC"/>
    <w:rsid w:val="00680A9E"/>
    <w:rsid w:val="00681084"/>
    <w:rsid w:val="00681C73"/>
    <w:rsid w:val="00682F28"/>
    <w:rsid w:val="00683B22"/>
    <w:rsid w:val="00683DA3"/>
    <w:rsid w:val="00684614"/>
    <w:rsid w:val="006847EB"/>
    <w:rsid w:val="00686480"/>
    <w:rsid w:val="00686CCB"/>
    <w:rsid w:val="00687276"/>
    <w:rsid w:val="006915D2"/>
    <w:rsid w:val="00691C22"/>
    <w:rsid w:val="00692954"/>
    <w:rsid w:val="006938CF"/>
    <w:rsid w:val="00693B4D"/>
    <w:rsid w:val="00693C07"/>
    <w:rsid w:val="00694992"/>
    <w:rsid w:val="00694D8E"/>
    <w:rsid w:val="006952CF"/>
    <w:rsid w:val="00695B1B"/>
    <w:rsid w:val="00695CA1"/>
    <w:rsid w:val="006972FC"/>
    <w:rsid w:val="006A1309"/>
    <w:rsid w:val="006A2524"/>
    <w:rsid w:val="006A6988"/>
    <w:rsid w:val="006A69FD"/>
    <w:rsid w:val="006A77ED"/>
    <w:rsid w:val="006B0B7C"/>
    <w:rsid w:val="006B0ECC"/>
    <w:rsid w:val="006B2757"/>
    <w:rsid w:val="006B30D4"/>
    <w:rsid w:val="006B33E4"/>
    <w:rsid w:val="006B4B88"/>
    <w:rsid w:val="006B5CEB"/>
    <w:rsid w:val="006B5D15"/>
    <w:rsid w:val="006B6189"/>
    <w:rsid w:val="006B65A0"/>
    <w:rsid w:val="006C23A3"/>
    <w:rsid w:val="006C3831"/>
    <w:rsid w:val="006C46BD"/>
    <w:rsid w:val="006C47A2"/>
    <w:rsid w:val="006C484F"/>
    <w:rsid w:val="006D08BB"/>
    <w:rsid w:val="006D1536"/>
    <w:rsid w:val="006D252E"/>
    <w:rsid w:val="006D271C"/>
    <w:rsid w:val="006D379B"/>
    <w:rsid w:val="006D64C9"/>
    <w:rsid w:val="006D6599"/>
    <w:rsid w:val="006D7B67"/>
    <w:rsid w:val="006E0350"/>
    <w:rsid w:val="006E09B7"/>
    <w:rsid w:val="006E0AC1"/>
    <w:rsid w:val="006E15C6"/>
    <w:rsid w:val="006E263D"/>
    <w:rsid w:val="006E290A"/>
    <w:rsid w:val="006E4915"/>
    <w:rsid w:val="006E54B2"/>
    <w:rsid w:val="006E6005"/>
    <w:rsid w:val="006E6517"/>
    <w:rsid w:val="006E6A41"/>
    <w:rsid w:val="006E7264"/>
    <w:rsid w:val="006F0E31"/>
    <w:rsid w:val="006F1518"/>
    <w:rsid w:val="006F23B3"/>
    <w:rsid w:val="006F258C"/>
    <w:rsid w:val="006F32D4"/>
    <w:rsid w:val="006F32F8"/>
    <w:rsid w:val="006F42F1"/>
    <w:rsid w:val="006F463C"/>
    <w:rsid w:val="006F4AA0"/>
    <w:rsid w:val="006F52F5"/>
    <w:rsid w:val="006F61F4"/>
    <w:rsid w:val="006F71BB"/>
    <w:rsid w:val="006F7E30"/>
    <w:rsid w:val="007025C3"/>
    <w:rsid w:val="00703288"/>
    <w:rsid w:val="00703BF6"/>
    <w:rsid w:val="00703C5E"/>
    <w:rsid w:val="00703E0E"/>
    <w:rsid w:val="007047DF"/>
    <w:rsid w:val="00705940"/>
    <w:rsid w:val="007065B8"/>
    <w:rsid w:val="00706E33"/>
    <w:rsid w:val="00710748"/>
    <w:rsid w:val="00712896"/>
    <w:rsid w:val="00712E7F"/>
    <w:rsid w:val="007137F4"/>
    <w:rsid w:val="007138A1"/>
    <w:rsid w:val="00713DF8"/>
    <w:rsid w:val="00714248"/>
    <w:rsid w:val="00715B36"/>
    <w:rsid w:val="00715C59"/>
    <w:rsid w:val="00715CC9"/>
    <w:rsid w:val="00716FC0"/>
    <w:rsid w:val="0072000C"/>
    <w:rsid w:val="00720D72"/>
    <w:rsid w:val="00721ED6"/>
    <w:rsid w:val="00722429"/>
    <w:rsid w:val="00723C4A"/>
    <w:rsid w:val="00724C8A"/>
    <w:rsid w:val="00726CF1"/>
    <w:rsid w:val="00726EBF"/>
    <w:rsid w:val="00730163"/>
    <w:rsid w:val="00730B04"/>
    <w:rsid w:val="00731327"/>
    <w:rsid w:val="007316F6"/>
    <w:rsid w:val="0073203D"/>
    <w:rsid w:val="007321EB"/>
    <w:rsid w:val="00733130"/>
    <w:rsid w:val="00735877"/>
    <w:rsid w:val="007358E4"/>
    <w:rsid w:val="00740A4A"/>
    <w:rsid w:val="00740E00"/>
    <w:rsid w:val="0074272D"/>
    <w:rsid w:val="00742B35"/>
    <w:rsid w:val="00743065"/>
    <w:rsid w:val="00744222"/>
    <w:rsid w:val="00744226"/>
    <w:rsid w:val="00744C0D"/>
    <w:rsid w:val="00744E1B"/>
    <w:rsid w:val="00745BA5"/>
    <w:rsid w:val="0075296C"/>
    <w:rsid w:val="007566C7"/>
    <w:rsid w:val="00756C13"/>
    <w:rsid w:val="0076014C"/>
    <w:rsid w:val="00760456"/>
    <w:rsid w:val="007609C6"/>
    <w:rsid w:val="007615CD"/>
    <w:rsid w:val="0076163B"/>
    <w:rsid w:val="0076197E"/>
    <w:rsid w:val="0076212F"/>
    <w:rsid w:val="007622DF"/>
    <w:rsid w:val="00763566"/>
    <w:rsid w:val="00765AD9"/>
    <w:rsid w:val="00766DC1"/>
    <w:rsid w:val="00767698"/>
    <w:rsid w:val="00767756"/>
    <w:rsid w:val="007677D9"/>
    <w:rsid w:val="00771BF8"/>
    <w:rsid w:val="00773509"/>
    <w:rsid w:val="00774568"/>
    <w:rsid w:val="00775284"/>
    <w:rsid w:val="007762A2"/>
    <w:rsid w:val="007764C5"/>
    <w:rsid w:val="00781511"/>
    <w:rsid w:val="00781898"/>
    <w:rsid w:val="0078461C"/>
    <w:rsid w:val="00786F0B"/>
    <w:rsid w:val="0078736A"/>
    <w:rsid w:val="00787C16"/>
    <w:rsid w:val="0079132F"/>
    <w:rsid w:val="00791791"/>
    <w:rsid w:val="00791F4B"/>
    <w:rsid w:val="007921E0"/>
    <w:rsid w:val="007933C1"/>
    <w:rsid w:val="00793F22"/>
    <w:rsid w:val="007949E0"/>
    <w:rsid w:val="00794D3A"/>
    <w:rsid w:val="0079564B"/>
    <w:rsid w:val="00795B1C"/>
    <w:rsid w:val="007966AF"/>
    <w:rsid w:val="007977DD"/>
    <w:rsid w:val="007A0C7E"/>
    <w:rsid w:val="007A12D0"/>
    <w:rsid w:val="007A16DD"/>
    <w:rsid w:val="007A27F2"/>
    <w:rsid w:val="007A3F01"/>
    <w:rsid w:val="007A4997"/>
    <w:rsid w:val="007A59A7"/>
    <w:rsid w:val="007A637B"/>
    <w:rsid w:val="007A73D0"/>
    <w:rsid w:val="007B06EB"/>
    <w:rsid w:val="007B09A7"/>
    <w:rsid w:val="007B165F"/>
    <w:rsid w:val="007B40AA"/>
    <w:rsid w:val="007B4CB7"/>
    <w:rsid w:val="007B5AC0"/>
    <w:rsid w:val="007B5C8E"/>
    <w:rsid w:val="007B6012"/>
    <w:rsid w:val="007B675C"/>
    <w:rsid w:val="007B7041"/>
    <w:rsid w:val="007B7A74"/>
    <w:rsid w:val="007B7E05"/>
    <w:rsid w:val="007C0428"/>
    <w:rsid w:val="007C0796"/>
    <w:rsid w:val="007C166D"/>
    <w:rsid w:val="007C2752"/>
    <w:rsid w:val="007C2E4C"/>
    <w:rsid w:val="007C4243"/>
    <w:rsid w:val="007C4BF9"/>
    <w:rsid w:val="007C5DAA"/>
    <w:rsid w:val="007C62CE"/>
    <w:rsid w:val="007C7BBC"/>
    <w:rsid w:val="007D1734"/>
    <w:rsid w:val="007D2846"/>
    <w:rsid w:val="007D3B5D"/>
    <w:rsid w:val="007D3FAD"/>
    <w:rsid w:val="007D4001"/>
    <w:rsid w:val="007D46D1"/>
    <w:rsid w:val="007D5782"/>
    <w:rsid w:val="007D57A2"/>
    <w:rsid w:val="007D64B9"/>
    <w:rsid w:val="007E021B"/>
    <w:rsid w:val="007E059A"/>
    <w:rsid w:val="007E1AF8"/>
    <w:rsid w:val="007E2E50"/>
    <w:rsid w:val="007E3BD3"/>
    <w:rsid w:val="007E4FB2"/>
    <w:rsid w:val="007E5956"/>
    <w:rsid w:val="007E6D19"/>
    <w:rsid w:val="007E7144"/>
    <w:rsid w:val="007E745A"/>
    <w:rsid w:val="007F07F4"/>
    <w:rsid w:val="007F0B19"/>
    <w:rsid w:val="007F0E5F"/>
    <w:rsid w:val="007F1CA7"/>
    <w:rsid w:val="007F275B"/>
    <w:rsid w:val="007F297B"/>
    <w:rsid w:val="007F401F"/>
    <w:rsid w:val="007F499A"/>
    <w:rsid w:val="007F706D"/>
    <w:rsid w:val="008029FE"/>
    <w:rsid w:val="00802EAC"/>
    <w:rsid w:val="0080482E"/>
    <w:rsid w:val="00804F68"/>
    <w:rsid w:val="008058FF"/>
    <w:rsid w:val="00806C3E"/>
    <w:rsid w:val="00806CF0"/>
    <w:rsid w:val="008079E4"/>
    <w:rsid w:val="00810C42"/>
    <w:rsid w:val="008125F7"/>
    <w:rsid w:val="00812F68"/>
    <w:rsid w:val="00813827"/>
    <w:rsid w:val="00813B8E"/>
    <w:rsid w:val="00813EAC"/>
    <w:rsid w:val="0081430C"/>
    <w:rsid w:val="00815652"/>
    <w:rsid w:val="00816AC3"/>
    <w:rsid w:val="00817485"/>
    <w:rsid w:val="00817EF0"/>
    <w:rsid w:val="00820006"/>
    <w:rsid w:val="00821829"/>
    <w:rsid w:val="00821D4F"/>
    <w:rsid w:val="0082410B"/>
    <w:rsid w:val="008241C2"/>
    <w:rsid w:val="0082456F"/>
    <w:rsid w:val="00824A57"/>
    <w:rsid w:val="00825CD6"/>
    <w:rsid w:val="008262F1"/>
    <w:rsid w:val="0082767B"/>
    <w:rsid w:val="008278D0"/>
    <w:rsid w:val="0083089E"/>
    <w:rsid w:val="00831417"/>
    <w:rsid w:val="00834330"/>
    <w:rsid w:val="00834AF6"/>
    <w:rsid w:val="00835090"/>
    <w:rsid w:val="00835321"/>
    <w:rsid w:val="00835AE4"/>
    <w:rsid w:val="0083659E"/>
    <w:rsid w:val="00836BC2"/>
    <w:rsid w:val="008373A7"/>
    <w:rsid w:val="00837E79"/>
    <w:rsid w:val="00840477"/>
    <w:rsid w:val="00840A03"/>
    <w:rsid w:val="008418A0"/>
    <w:rsid w:val="0084197D"/>
    <w:rsid w:val="008424DE"/>
    <w:rsid w:val="00844251"/>
    <w:rsid w:val="00844755"/>
    <w:rsid w:val="0084493B"/>
    <w:rsid w:val="008464FD"/>
    <w:rsid w:val="00846A6F"/>
    <w:rsid w:val="00847221"/>
    <w:rsid w:val="00850296"/>
    <w:rsid w:val="008514CF"/>
    <w:rsid w:val="00851660"/>
    <w:rsid w:val="00851971"/>
    <w:rsid w:val="008525D2"/>
    <w:rsid w:val="00853008"/>
    <w:rsid w:val="0085323F"/>
    <w:rsid w:val="00854A14"/>
    <w:rsid w:val="008568BC"/>
    <w:rsid w:val="00856FA3"/>
    <w:rsid w:val="00857007"/>
    <w:rsid w:val="008610D5"/>
    <w:rsid w:val="00862671"/>
    <w:rsid w:val="008629F2"/>
    <w:rsid w:val="00862AFA"/>
    <w:rsid w:val="00865160"/>
    <w:rsid w:val="0086526C"/>
    <w:rsid w:val="0086616C"/>
    <w:rsid w:val="0086620F"/>
    <w:rsid w:val="00867368"/>
    <w:rsid w:val="008710F1"/>
    <w:rsid w:val="008729EF"/>
    <w:rsid w:val="008731F4"/>
    <w:rsid w:val="00874768"/>
    <w:rsid w:val="00875BE7"/>
    <w:rsid w:val="00875F8E"/>
    <w:rsid w:val="008774A8"/>
    <w:rsid w:val="00881172"/>
    <w:rsid w:val="00881DD3"/>
    <w:rsid w:val="0088512E"/>
    <w:rsid w:val="008866F5"/>
    <w:rsid w:val="00887567"/>
    <w:rsid w:val="0088778D"/>
    <w:rsid w:val="00887E6D"/>
    <w:rsid w:val="008927E5"/>
    <w:rsid w:val="00893C88"/>
    <w:rsid w:val="0089411C"/>
    <w:rsid w:val="00895542"/>
    <w:rsid w:val="00895615"/>
    <w:rsid w:val="008963E8"/>
    <w:rsid w:val="00897148"/>
    <w:rsid w:val="008A0078"/>
    <w:rsid w:val="008A1790"/>
    <w:rsid w:val="008A1929"/>
    <w:rsid w:val="008A3C5D"/>
    <w:rsid w:val="008A4179"/>
    <w:rsid w:val="008A43E4"/>
    <w:rsid w:val="008A5AC8"/>
    <w:rsid w:val="008A68A9"/>
    <w:rsid w:val="008A6BDC"/>
    <w:rsid w:val="008A6E06"/>
    <w:rsid w:val="008A781A"/>
    <w:rsid w:val="008B05A7"/>
    <w:rsid w:val="008B077B"/>
    <w:rsid w:val="008B11A3"/>
    <w:rsid w:val="008B2F2D"/>
    <w:rsid w:val="008B40CA"/>
    <w:rsid w:val="008B5279"/>
    <w:rsid w:val="008B666D"/>
    <w:rsid w:val="008B7593"/>
    <w:rsid w:val="008C0447"/>
    <w:rsid w:val="008C0795"/>
    <w:rsid w:val="008C0CF8"/>
    <w:rsid w:val="008C1734"/>
    <w:rsid w:val="008C2E93"/>
    <w:rsid w:val="008C3809"/>
    <w:rsid w:val="008C38F2"/>
    <w:rsid w:val="008C41A2"/>
    <w:rsid w:val="008C4E9A"/>
    <w:rsid w:val="008C65AE"/>
    <w:rsid w:val="008D21B9"/>
    <w:rsid w:val="008D4078"/>
    <w:rsid w:val="008D4328"/>
    <w:rsid w:val="008D4A3B"/>
    <w:rsid w:val="008E047B"/>
    <w:rsid w:val="008E0801"/>
    <w:rsid w:val="008E08A2"/>
    <w:rsid w:val="008E1A82"/>
    <w:rsid w:val="008E1DA8"/>
    <w:rsid w:val="008E2D4C"/>
    <w:rsid w:val="008E5509"/>
    <w:rsid w:val="008E592C"/>
    <w:rsid w:val="008E5B5D"/>
    <w:rsid w:val="008E66F8"/>
    <w:rsid w:val="008E76CB"/>
    <w:rsid w:val="008F00C9"/>
    <w:rsid w:val="008F1BC8"/>
    <w:rsid w:val="008F2391"/>
    <w:rsid w:val="008F2B5E"/>
    <w:rsid w:val="008F382F"/>
    <w:rsid w:val="008F5B93"/>
    <w:rsid w:val="008F61F6"/>
    <w:rsid w:val="008F6886"/>
    <w:rsid w:val="008F6970"/>
    <w:rsid w:val="008F6BA5"/>
    <w:rsid w:val="009001F3"/>
    <w:rsid w:val="00900789"/>
    <w:rsid w:val="009014FF"/>
    <w:rsid w:val="00901EF3"/>
    <w:rsid w:val="00903549"/>
    <w:rsid w:val="009061C2"/>
    <w:rsid w:val="00906FC5"/>
    <w:rsid w:val="00907D34"/>
    <w:rsid w:val="0091136F"/>
    <w:rsid w:val="00911ACA"/>
    <w:rsid w:val="0091200F"/>
    <w:rsid w:val="00912D2D"/>
    <w:rsid w:val="00913C15"/>
    <w:rsid w:val="00914073"/>
    <w:rsid w:val="009140A4"/>
    <w:rsid w:val="0091557D"/>
    <w:rsid w:val="009159B1"/>
    <w:rsid w:val="00915DD4"/>
    <w:rsid w:val="00917563"/>
    <w:rsid w:val="009176AA"/>
    <w:rsid w:val="00917A4D"/>
    <w:rsid w:val="00917D1B"/>
    <w:rsid w:val="00920C1F"/>
    <w:rsid w:val="00921689"/>
    <w:rsid w:val="00921E04"/>
    <w:rsid w:val="0092202D"/>
    <w:rsid w:val="00923005"/>
    <w:rsid w:val="00923336"/>
    <w:rsid w:val="00923858"/>
    <w:rsid w:val="009241BE"/>
    <w:rsid w:val="00924B24"/>
    <w:rsid w:val="009253E7"/>
    <w:rsid w:val="00925676"/>
    <w:rsid w:val="00925816"/>
    <w:rsid w:val="00926100"/>
    <w:rsid w:val="009261AD"/>
    <w:rsid w:val="00927455"/>
    <w:rsid w:val="00927456"/>
    <w:rsid w:val="00927E80"/>
    <w:rsid w:val="0093067D"/>
    <w:rsid w:val="00931948"/>
    <w:rsid w:val="00931B1D"/>
    <w:rsid w:val="00931F1E"/>
    <w:rsid w:val="0093230F"/>
    <w:rsid w:val="00932B45"/>
    <w:rsid w:val="0093300E"/>
    <w:rsid w:val="00933832"/>
    <w:rsid w:val="00934A7B"/>
    <w:rsid w:val="00935047"/>
    <w:rsid w:val="00935AF6"/>
    <w:rsid w:val="00935E9B"/>
    <w:rsid w:val="00935EF6"/>
    <w:rsid w:val="009364E6"/>
    <w:rsid w:val="00937B5E"/>
    <w:rsid w:val="009403ED"/>
    <w:rsid w:val="00940D56"/>
    <w:rsid w:val="0094103B"/>
    <w:rsid w:val="009412F4"/>
    <w:rsid w:val="00941B80"/>
    <w:rsid w:val="00942309"/>
    <w:rsid w:val="00944B5B"/>
    <w:rsid w:val="00944CE4"/>
    <w:rsid w:val="009452BF"/>
    <w:rsid w:val="0094557A"/>
    <w:rsid w:val="009464DC"/>
    <w:rsid w:val="00947354"/>
    <w:rsid w:val="00950306"/>
    <w:rsid w:val="00951B1D"/>
    <w:rsid w:val="00951BC8"/>
    <w:rsid w:val="00952E77"/>
    <w:rsid w:val="00952FB5"/>
    <w:rsid w:val="0095312C"/>
    <w:rsid w:val="009537CE"/>
    <w:rsid w:val="00955108"/>
    <w:rsid w:val="009601F5"/>
    <w:rsid w:val="0096043D"/>
    <w:rsid w:val="00960856"/>
    <w:rsid w:val="00960A07"/>
    <w:rsid w:val="00960A76"/>
    <w:rsid w:val="00960D37"/>
    <w:rsid w:val="00961A03"/>
    <w:rsid w:val="00962264"/>
    <w:rsid w:val="009624A6"/>
    <w:rsid w:val="009646F7"/>
    <w:rsid w:val="009655F8"/>
    <w:rsid w:val="009659ED"/>
    <w:rsid w:val="00970B07"/>
    <w:rsid w:val="00971ACC"/>
    <w:rsid w:val="009724BD"/>
    <w:rsid w:val="00974645"/>
    <w:rsid w:val="00974E8F"/>
    <w:rsid w:val="0097596A"/>
    <w:rsid w:val="00975A31"/>
    <w:rsid w:val="009770EE"/>
    <w:rsid w:val="00981BD3"/>
    <w:rsid w:val="0098210E"/>
    <w:rsid w:val="00983995"/>
    <w:rsid w:val="00983A7E"/>
    <w:rsid w:val="00983C4C"/>
    <w:rsid w:val="009849C8"/>
    <w:rsid w:val="00984C67"/>
    <w:rsid w:val="009852AE"/>
    <w:rsid w:val="009874E5"/>
    <w:rsid w:val="009902AD"/>
    <w:rsid w:val="00990B98"/>
    <w:rsid w:val="00991BEF"/>
    <w:rsid w:val="009921CF"/>
    <w:rsid w:val="00992339"/>
    <w:rsid w:val="009943AB"/>
    <w:rsid w:val="00994DD4"/>
    <w:rsid w:val="009955C0"/>
    <w:rsid w:val="009961A8"/>
    <w:rsid w:val="00996859"/>
    <w:rsid w:val="00997454"/>
    <w:rsid w:val="009A006E"/>
    <w:rsid w:val="009A13B5"/>
    <w:rsid w:val="009A187B"/>
    <w:rsid w:val="009A2B44"/>
    <w:rsid w:val="009A529D"/>
    <w:rsid w:val="009A5B70"/>
    <w:rsid w:val="009A5F39"/>
    <w:rsid w:val="009A780A"/>
    <w:rsid w:val="009B09F2"/>
    <w:rsid w:val="009B1012"/>
    <w:rsid w:val="009B24B9"/>
    <w:rsid w:val="009B4760"/>
    <w:rsid w:val="009B49A0"/>
    <w:rsid w:val="009B5119"/>
    <w:rsid w:val="009B5680"/>
    <w:rsid w:val="009B57FD"/>
    <w:rsid w:val="009B5D67"/>
    <w:rsid w:val="009B6791"/>
    <w:rsid w:val="009B7233"/>
    <w:rsid w:val="009C1803"/>
    <w:rsid w:val="009C260F"/>
    <w:rsid w:val="009C509F"/>
    <w:rsid w:val="009C634B"/>
    <w:rsid w:val="009C657C"/>
    <w:rsid w:val="009C699A"/>
    <w:rsid w:val="009D0611"/>
    <w:rsid w:val="009D1B21"/>
    <w:rsid w:val="009D341F"/>
    <w:rsid w:val="009D3E4B"/>
    <w:rsid w:val="009D42A1"/>
    <w:rsid w:val="009D44F1"/>
    <w:rsid w:val="009D47F9"/>
    <w:rsid w:val="009D5BFB"/>
    <w:rsid w:val="009D5E0B"/>
    <w:rsid w:val="009D60CA"/>
    <w:rsid w:val="009D6B02"/>
    <w:rsid w:val="009D7BF0"/>
    <w:rsid w:val="009D7F25"/>
    <w:rsid w:val="009E025C"/>
    <w:rsid w:val="009E1955"/>
    <w:rsid w:val="009E46D0"/>
    <w:rsid w:val="009E4B63"/>
    <w:rsid w:val="009E5ABC"/>
    <w:rsid w:val="009E6D4D"/>
    <w:rsid w:val="009F0A04"/>
    <w:rsid w:val="009F1B8B"/>
    <w:rsid w:val="009F2030"/>
    <w:rsid w:val="009F32FF"/>
    <w:rsid w:val="009F347C"/>
    <w:rsid w:val="009F3FB0"/>
    <w:rsid w:val="009F68AC"/>
    <w:rsid w:val="009F70BE"/>
    <w:rsid w:val="009F7B4F"/>
    <w:rsid w:val="00A0048A"/>
    <w:rsid w:val="00A01BC1"/>
    <w:rsid w:val="00A0231B"/>
    <w:rsid w:val="00A03430"/>
    <w:rsid w:val="00A035F5"/>
    <w:rsid w:val="00A040B8"/>
    <w:rsid w:val="00A05668"/>
    <w:rsid w:val="00A0690C"/>
    <w:rsid w:val="00A071B2"/>
    <w:rsid w:val="00A072E4"/>
    <w:rsid w:val="00A103B2"/>
    <w:rsid w:val="00A11D85"/>
    <w:rsid w:val="00A1202A"/>
    <w:rsid w:val="00A13BD0"/>
    <w:rsid w:val="00A13BD5"/>
    <w:rsid w:val="00A1486B"/>
    <w:rsid w:val="00A1577A"/>
    <w:rsid w:val="00A20AC9"/>
    <w:rsid w:val="00A20E59"/>
    <w:rsid w:val="00A21492"/>
    <w:rsid w:val="00A23C18"/>
    <w:rsid w:val="00A2424C"/>
    <w:rsid w:val="00A2582E"/>
    <w:rsid w:val="00A260C8"/>
    <w:rsid w:val="00A270B8"/>
    <w:rsid w:val="00A2781B"/>
    <w:rsid w:val="00A27DAB"/>
    <w:rsid w:val="00A3250F"/>
    <w:rsid w:val="00A33639"/>
    <w:rsid w:val="00A34637"/>
    <w:rsid w:val="00A346E1"/>
    <w:rsid w:val="00A35C18"/>
    <w:rsid w:val="00A40AC6"/>
    <w:rsid w:val="00A42583"/>
    <w:rsid w:val="00A42AF8"/>
    <w:rsid w:val="00A43039"/>
    <w:rsid w:val="00A43F30"/>
    <w:rsid w:val="00A44A94"/>
    <w:rsid w:val="00A44D6F"/>
    <w:rsid w:val="00A45952"/>
    <w:rsid w:val="00A45C5E"/>
    <w:rsid w:val="00A50ABD"/>
    <w:rsid w:val="00A50D35"/>
    <w:rsid w:val="00A51501"/>
    <w:rsid w:val="00A5350F"/>
    <w:rsid w:val="00A552B9"/>
    <w:rsid w:val="00A55E81"/>
    <w:rsid w:val="00A60BFC"/>
    <w:rsid w:val="00A61CA9"/>
    <w:rsid w:val="00A626BE"/>
    <w:rsid w:val="00A62EFC"/>
    <w:rsid w:val="00A62F1D"/>
    <w:rsid w:val="00A63E01"/>
    <w:rsid w:val="00A6420B"/>
    <w:rsid w:val="00A64EFE"/>
    <w:rsid w:val="00A65D4B"/>
    <w:rsid w:val="00A65F27"/>
    <w:rsid w:val="00A6627A"/>
    <w:rsid w:val="00A669D6"/>
    <w:rsid w:val="00A671F3"/>
    <w:rsid w:val="00A67201"/>
    <w:rsid w:val="00A675DC"/>
    <w:rsid w:val="00A67CA9"/>
    <w:rsid w:val="00A7072C"/>
    <w:rsid w:val="00A70B14"/>
    <w:rsid w:val="00A71B21"/>
    <w:rsid w:val="00A7222F"/>
    <w:rsid w:val="00A72773"/>
    <w:rsid w:val="00A7292F"/>
    <w:rsid w:val="00A72C50"/>
    <w:rsid w:val="00A73047"/>
    <w:rsid w:val="00A747D4"/>
    <w:rsid w:val="00A74DDA"/>
    <w:rsid w:val="00A75148"/>
    <w:rsid w:val="00A75368"/>
    <w:rsid w:val="00A753F5"/>
    <w:rsid w:val="00A80F1A"/>
    <w:rsid w:val="00A817C1"/>
    <w:rsid w:val="00A819C9"/>
    <w:rsid w:val="00A82519"/>
    <w:rsid w:val="00A82E5B"/>
    <w:rsid w:val="00A830B4"/>
    <w:rsid w:val="00A837A0"/>
    <w:rsid w:val="00A842B0"/>
    <w:rsid w:val="00A8447A"/>
    <w:rsid w:val="00A87C06"/>
    <w:rsid w:val="00A92521"/>
    <w:rsid w:val="00A932B0"/>
    <w:rsid w:val="00A93645"/>
    <w:rsid w:val="00A93671"/>
    <w:rsid w:val="00A93996"/>
    <w:rsid w:val="00A93D56"/>
    <w:rsid w:val="00A9524F"/>
    <w:rsid w:val="00A95C25"/>
    <w:rsid w:val="00A97498"/>
    <w:rsid w:val="00A975C5"/>
    <w:rsid w:val="00AA0785"/>
    <w:rsid w:val="00AA1AF5"/>
    <w:rsid w:val="00AA302D"/>
    <w:rsid w:val="00AA336F"/>
    <w:rsid w:val="00AB0983"/>
    <w:rsid w:val="00AB1FA3"/>
    <w:rsid w:val="00AB2292"/>
    <w:rsid w:val="00AB4DE8"/>
    <w:rsid w:val="00AB6FBA"/>
    <w:rsid w:val="00AC0482"/>
    <w:rsid w:val="00AC17DD"/>
    <w:rsid w:val="00AC1C58"/>
    <w:rsid w:val="00AC22C4"/>
    <w:rsid w:val="00AC2A2A"/>
    <w:rsid w:val="00AC3047"/>
    <w:rsid w:val="00AC5004"/>
    <w:rsid w:val="00AC5D49"/>
    <w:rsid w:val="00AC653C"/>
    <w:rsid w:val="00AC6999"/>
    <w:rsid w:val="00AC6FF8"/>
    <w:rsid w:val="00AC7587"/>
    <w:rsid w:val="00AC7DF4"/>
    <w:rsid w:val="00AC7E75"/>
    <w:rsid w:val="00AD0C5D"/>
    <w:rsid w:val="00AD0E6C"/>
    <w:rsid w:val="00AD5DFD"/>
    <w:rsid w:val="00AD62AD"/>
    <w:rsid w:val="00AD6AB0"/>
    <w:rsid w:val="00AD72AC"/>
    <w:rsid w:val="00AD7ADC"/>
    <w:rsid w:val="00AE04B0"/>
    <w:rsid w:val="00AE094C"/>
    <w:rsid w:val="00AE1990"/>
    <w:rsid w:val="00AE2DFA"/>
    <w:rsid w:val="00AE3830"/>
    <w:rsid w:val="00AE44F4"/>
    <w:rsid w:val="00AE4F72"/>
    <w:rsid w:val="00AE67D7"/>
    <w:rsid w:val="00AE7761"/>
    <w:rsid w:val="00AF1C5F"/>
    <w:rsid w:val="00AF32ED"/>
    <w:rsid w:val="00AF5640"/>
    <w:rsid w:val="00AF612A"/>
    <w:rsid w:val="00AF6E5B"/>
    <w:rsid w:val="00B018DB"/>
    <w:rsid w:val="00B02287"/>
    <w:rsid w:val="00B02DE2"/>
    <w:rsid w:val="00B039C9"/>
    <w:rsid w:val="00B077B5"/>
    <w:rsid w:val="00B10680"/>
    <w:rsid w:val="00B11A2A"/>
    <w:rsid w:val="00B12893"/>
    <w:rsid w:val="00B12ABC"/>
    <w:rsid w:val="00B12E24"/>
    <w:rsid w:val="00B1412D"/>
    <w:rsid w:val="00B145EA"/>
    <w:rsid w:val="00B14805"/>
    <w:rsid w:val="00B16FF6"/>
    <w:rsid w:val="00B17B59"/>
    <w:rsid w:val="00B17F11"/>
    <w:rsid w:val="00B21317"/>
    <w:rsid w:val="00B214D6"/>
    <w:rsid w:val="00B21BEF"/>
    <w:rsid w:val="00B22152"/>
    <w:rsid w:val="00B25997"/>
    <w:rsid w:val="00B26688"/>
    <w:rsid w:val="00B2683F"/>
    <w:rsid w:val="00B27779"/>
    <w:rsid w:val="00B3582A"/>
    <w:rsid w:val="00B37EC7"/>
    <w:rsid w:val="00B40236"/>
    <w:rsid w:val="00B4079C"/>
    <w:rsid w:val="00B40B86"/>
    <w:rsid w:val="00B40BDF"/>
    <w:rsid w:val="00B41B59"/>
    <w:rsid w:val="00B41D55"/>
    <w:rsid w:val="00B44591"/>
    <w:rsid w:val="00B449BF"/>
    <w:rsid w:val="00B47346"/>
    <w:rsid w:val="00B477CA"/>
    <w:rsid w:val="00B47FE8"/>
    <w:rsid w:val="00B50ADF"/>
    <w:rsid w:val="00B50B79"/>
    <w:rsid w:val="00B51E03"/>
    <w:rsid w:val="00B525A8"/>
    <w:rsid w:val="00B52FCE"/>
    <w:rsid w:val="00B53F5C"/>
    <w:rsid w:val="00B54C19"/>
    <w:rsid w:val="00B5718B"/>
    <w:rsid w:val="00B57F45"/>
    <w:rsid w:val="00B66B80"/>
    <w:rsid w:val="00B716D0"/>
    <w:rsid w:val="00B7245E"/>
    <w:rsid w:val="00B76AC5"/>
    <w:rsid w:val="00B77825"/>
    <w:rsid w:val="00B81256"/>
    <w:rsid w:val="00B81E88"/>
    <w:rsid w:val="00B8235D"/>
    <w:rsid w:val="00B82557"/>
    <w:rsid w:val="00B84F41"/>
    <w:rsid w:val="00B8548C"/>
    <w:rsid w:val="00B877AE"/>
    <w:rsid w:val="00B9124E"/>
    <w:rsid w:val="00B92CC9"/>
    <w:rsid w:val="00B9357D"/>
    <w:rsid w:val="00B949B8"/>
    <w:rsid w:val="00B94BC8"/>
    <w:rsid w:val="00B94C1C"/>
    <w:rsid w:val="00B94C2E"/>
    <w:rsid w:val="00B95411"/>
    <w:rsid w:val="00B9622C"/>
    <w:rsid w:val="00B97D1A"/>
    <w:rsid w:val="00BA11E0"/>
    <w:rsid w:val="00BA1AE7"/>
    <w:rsid w:val="00BA1E0A"/>
    <w:rsid w:val="00BA2B0C"/>
    <w:rsid w:val="00BA3A9F"/>
    <w:rsid w:val="00BA4EAC"/>
    <w:rsid w:val="00BA5791"/>
    <w:rsid w:val="00BA5B3A"/>
    <w:rsid w:val="00BA6971"/>
    <w:rsid w:val="00BA74A0"/>
    <w:rsid w:val="00BA7996"/>
    <w:rsid w:val="00BB113C"/>
    <w:rsid w:val="00BB131B"/>
    <w:rsid w:val="00BB15DB"/>
    <w:rsid w:val="00BB2BFB"/>
    <w:rsid w:val="00BB3C5F"/>
    <w:rsid w:val="00BB525D"/>
    <w:rsid w:val="00BB59D3"/>
    <w:rsid w:val="00BB5DDB"/>
    <w:rsid w:val="00BC08B4"/>
    <w:rsid w:val="00BC0966"/>
    <w:rsid w:val="00BC2C2F"/>
    <w:rsid w:val="00BC5E3A"/>
    <w:rsid w:val="00BC6E60"/>
    <w:rsid w:val="00BC7A30"/>
    <w:rsid w:val="00BD04E0"/>
    <w:rsid w:val="00BD2B0C"/>
    <w:rsid w:val="00BD527F"/>
    <w:rsid w:val="00BD54E7"/>
    <w:rsid w:val="00BD6E50"/>
    <w:rsid w:val="00BD7288"/>
    <w:rsid w:val="00BD76E9"/>
    <w:rsid w:val="00BE0222"/>
    <w:rsid w:val="00BE0C9E"/>
    <w:rsid w:val="00BE0E81"/>
    <w:rsid w:val="00BE2922"/>
    <w:rsid w:val="00BE2BA1"/>
    <w:rsid w:val="00BE3476"/>
    <w:rsid w:val="00BE43FC"/>
    <w:rsid w:val="00BE4401"/>
    <w:rsid w:val="00BE49A0"/>
    <w:rsid w:val="00BE4E05"/>
    <w:rsid w:val="00BE4ED6"/>
    <w:rsid w:val="00BE566B"/>
    <w:rsid w:val="00BE56B5"/>
    <w:rsid w:val="00BE5A5D"/>
    <w:rsid w:val="00BE5C30"/>
    <w:rsid w:val="00BE75EB"/>
    <w:rsid w:val="00BE783B"/>
    <w:rsid w:val="00BE7CF4"/>
    <w:rsid w:val="00BF0A3D"/>
    <w:rsid w:val="00BF1352"/>
    <w:rsid w:val="00BF29BB"/>
    <w:rsid w:val="00C02564"/>
    <w:rsid w:val="00C03344"/>
    <w:rsid w:val="00C04354"/>
    <w:rsid w:val="00C043DB"/>
    <w:rsid w:val="00C04795"/>
    <w:rsid w:val="00C04D56"/>
    <w:rsid w:val="00C04F5E"/>
    <w:rsid w:val="00C054B5"/>
    <w:rsid w:val="00C065EB"/>
    <w:rsid w:val="00C10834"/>
    <w:rsid w:val="00C10B5F"/>
    <w:rsid w:val="00C1174A"/>
    <w:rsid w:val="00C11E5D"/>
    <w:rsid w:val="00C123E2"/>
    <w:rsid w:val="00C126F0"/>
    <w:rsid w:val="00C137BA"/>
    <w:rsid w:val="00C1429C"/>
    <w:rsid w:val="00C14CF9"/>
    <w:rsid w:val="00C1520C"/>
    <w:rsid w:val="00C1590B"/>
    <w:rsid w:val="00C15B3C"/>
    <w:rsid w:val="00C16BE4"/>
    <w:rsid w:val="00C172A7"/>
    <w:rsid w:val="00C17485"/>
    <w:rsid w:val="00C21C9B"/>
    <w:rsid w:val="00C22F4B"/>
    <w:rsid w:val="00C23B66"/>
    <w:rsid w:val="00C23C5B"/>
    <w:rsid w:val="00C25FEE"/>
    <w:rsid w:val="00C269B0"/>
    <w:rsid w:val="00C272D3"/>
    <w:rsid w:val="00C279A5"/>
    <w:rsid w:val="00C27D8B"/>
    <w:rsid w:val="00C27FB1"/>
    <w:rsid w:val="00C30567"/>
    <w:rsid w:val="00C30838"/>
    <w:rsid w:val="00C30B76"/>
    <w:rsid w:val="00C32984"/>
    <w:rsid w:val="00C32A33"/>
    <w:rsid w:val="00C33C75"/>
    <w:rsid w:val="00C348C4"/>
    <w:rsid w:val="00C360ED"/>
    <w:rsid w:val="00C37ED7"/>
    <w:rsid w:val="00C4106E"/>
    <w:rsid w:val="00C41827"/>
    <w:rsid w:val="00C42607"/>
    <w:rsid w:val="00C42F52"/>
    <w:rsid w:val="00C4322D"/>
    <w:rsid w:val="00C44D40"/>
    <w:rsid w:val="00C45620"/>
    <w:rsid w:val="00C45734"/>
    <w:rsid w:val="00C478C3"/>
    <w:rsid w:val="00C47F25"/>
    <w:rsid w:val="00C51526"/>
    <w:rsid w:val="00C519D7"/>
    <w:rsid w:val="00C521A7"/>
    <w:rsid w:val="00C53794"/>
    <w:rsid w:val="00C54E91"/>
    <w:rsid w:val="00C553D5"/>
    <w:rsid w:val="00C57DDF"/>
    <w:rsid w:val="00C602EC"/>
    <w:rsid w:val="00C61724"/>
    <w:rsid w:val="00C62E10"/>
    <w:rsid w:val="00C62E30"/>
    <w:rsid w:val="00C655CF"/>
    <w:rsid w:val="00C65C99"/>
    <w:rsid w:val="00C66398"/>
    <w:rsid w:val="00C66B4C"/>
    <w:rsid w:val="00C6751B"/>
    <w:rsid w:val="00C67ACC"/>
    <w:rsid w:val="00C70175"/>
    <w:rsid w:val="00C719D0"/>
    <w:rsid w:val="00C72F3F"/>
    <w:rsid w:val="00C736CE"/>
    <w:rsid w:val="00C73990"/>
    <w:rsid w:val="00C74F3B"/>
    <w:rsid w:val="00C76604"/>
    <w:rsid w:val="00C77DD2"/>
    <w:rsid w:val="00C77EFC"/>
    <w:rsid w:val="00C82319"/>
    <w:rsid w:val="00C82A9C"/>
    <w:rsid w:val="00C82C79"/>
    <w:rsid w:val="00C82CF0"/>
    <w:rsid w:val="00C837EE"/>
    <w:rsid w:val="00C83F11"/>
    <w:rsid w:val="00C846B4"/>
    <w:rsid w:val="00C84A3A"/>
    <w:rsid w:val="00C85390"/>
    <w:rsid w:val="00C866C7"/>
    <w:rsid w:val="00C86D52"/>
    <w:rsid w:val="00C8708D"/>
    <w:rsid w:val="00C9075E"/>
    <w:rsid w:val="00C90F08"/>
    <w:rsid w:val="00C9184D"/>
    <w:rsid w:val="00C923FB"/>
    <w:rsid w:val="00C926E3"/>
    <w:rsid w:val="00C9311E"/>
    <w:rsid w:val="00C938E8"/>
    <w:rsid w:val="00C94AA0"/>
    <w:rsid w:val="00C95883"/>
    <w:rsid w:val="00C96012"/>
    <w:rsid w:val="00C96423"/>
    <w:rsid w:val="00CA07FE"/>
    <w:rsid w:val="00CA287A"/>
    <w:rsid w:val="00CA3D35"/>
    <w:rsid w:val="00CA4DFB"/>
    <w:rsid w:val="00CA6769"/>
    <w:rsid w:val="00CA74D6"/>
    <w:rsid w:val="00CB1FEA"/>
    <w:rsid w:val="00CB2B8E"/>
    <w:rsid w:val="00CB3819"/>
    <w:rsid w:val="00CB4012"/>
    <w:rsid w:val="00CB4190"/>
    <w:rsid w:val="00CB4411"/>
    <w:rsid w:val="00CB4527"/>
    <w:rsid w:val="00CB48AF"/>
    <w:rsid w:val="00CB5272"/>
    <w:rsid w:val="00CB5BD8"/>
    <w:rsid w:val="00CB74A6"/>
    <w:rsid w:val="00CC0163"/>
    <w:rsid w:val="00CC04ED"/>
    <w:rsid w:val="00CC1FA8"/>
    <w:rsid w:val="00CC207F"/>
    <w:rsid w:val="00CC27C0"/>
    <w:rsid w:val="00CC3367"/>
    <w:rsid w:val="00CC5176"/>
    <w:rsid w:val="00CC7D2E"/>
    <w:rsid w:val="00CD1523"/>
    <w:rsid w:val="00CD156A"/>
    <w:rsid w:val="00CD2ECC"/>
    <w:rsid w:val="00CD4661"/>
    <w:rsid w:val="00CD466F"/>
    <w:rsid w:val="00CD74E0"/>
    <w:rsid w:val="00CE0EE3"/>
    <w:rsid w:val="00CE2CFB"/>
    <w:rsid w:val="00CE2D8A"/>
    <w:rsid w:val="00CE3277"/>
    <w:rsid w:val="00CE3E24"/>
    <w:rsid w:val="00CE4956"/>
    <w:rsid w:val="00CE5952"/>
    <w:rsid w:val="00CE5D3F"/>
    <w:rsid w:val="00CE7D7B"/>
    <w:rsid w:val="00CF1859"/>
    <w:rsid w:val="00CF2AF3"/>
    <w:rsid w:val="00CF2DA5"/>
    <w:rsid w:val="00CF37BA"/>
    <w:rsid w:val="00CF3D8F"/>
    <w:rsid w:val="00CF48CF"/>
    <w:rsid w:val="00CF5E58"/>
    <w:rsid w:val="00CF6D66"/>
    <w:rsid w:val="00D000EE"/>
    <w:rsid w:val="00D021E7"/>
    <w:rsid w:val="00D02A19"/>
    <w:rsid w:val="00D07793"/>
    <w:rsid w:val="00D11DC6"/>
    <w:rsid w:val="00D13D25"/>
    <w:rsid w:val="00D14305"/>
    <w:rsid w:val="00D1758D"/>
    <w:rsid w:val="00D242D1"/>
    <w:rsid w:val="00D2485D"/>
    <w:rsid w:val="00D26CC0"/>
    <w:rsid w:val="00D31264"/>
    <w:rsid w:val="00D31396"/>
    <w:rsid w:val="00D31685"/>
    <w:rsid w:val="00D3168C"/>
    <w:rsid w:val="00D3374D"/>
    <w:rsid w:val="00D34F62"/>
    <w:rsid w:val="00D360B8"/>
    <w:rsid w:val="00D36894"/>
    <w:rsid w:val="00D36F8A"/>
    <w:rsid w:val="00D37222"/>
    <w:rsid w:val="00D37289"/>
    <w:rsid w:val="00D376CF"/>
    <w:rsid w:val="00D377C7"/>
    <w:rsid w:val="00D3785C"/>
    <w:rsid w:val="00D40221"/>
    <w:rsid w:val="00D4505B"/>
    <w:rsid w:val="00D5043F"/>
    <w:rsid w:val="00D50821"/>
    <w:rsid w:val="00D50F63"/>
    <w:rsid w:val="00D52C70"/>
    <w:rsid w:val="00D539AF"/>
    <w:rsid w:val="00D53A47"/>
    <w:rsid w:val="00D567E9"/>
    <w:rsid w:val="00D57579"/>
    <w:rsid w:val="00D57B91"/>
    <w:rsid w:val="00D619CF"/>
    <w:rsid w:val="00D6242A"/>
    <w:rsid w:val="00D63973"/>
    <w:rsid w:val="00D63C60"/>
    <w:rsid w:val="00D64A9C"/>
    <w:rsid w:val="00D66233"/>
    <w:rsid w:val="00D66C27"/>
    <w:rsid w:val="00D7137D"/>
    <w:rsid w:val="00D71540"/>
    <w:rsid w:val="00D71BB2"/>
    <w:rsid w:val="00D71FC1"/>
    <w:rsid w:val="00D7294F"/>
    <w:rsid w:val="00D72DD8"/>
    <w:rsid w:val="00D73995"/>
    <w:rsid w:val="00D76862"/>
    <w:rsid w:val="00D77435"/>
    <w:rsid w:val="00D7780B"/>
    <w:rsid w:val="00D77E69"/>
    <w:rsid w:val="00D77E7F"/>
    <w:rsid w:val="00D81073"/>
    <w:rsid w:val="00D81DC3"/>
    <w:rsid w:val="00D8202F"/>
    <w:rsid w:val="00D83CC4"/>
    <w:rsid w:val="00D843D9"/>
    <w:rsid w:val="00D85514"/>
    <w:rsid w:val="00D872CA"/>
    <w:rsid w:val="00D873FE"/>
    <w:rsid w:val="00D877CF"/>
    <w:rsid w:val="00D9271B"/>
    <w:rsid w:val="00D9293B"/>
    <w:rsid w:val="00D93AC9"/>
    <w:rsid w:val="00D964A8"/>
    <w:rsid w:val="00D965A3"/>
    <w:rsid w:val="00D96AA6"/>
    <w:rsid w:val="00D97D6E"/>
    <w:rsid w:val="00DA074D"/>
    <w:rsid w:val="00DA277D"/>
    <w:rsid w:val="00DA2CD8"/>
    <w:rsid w:val="00DA3682"/>
    <w:rsid w:val="00DA3D5B"/>
    <w:rsid w:val="00DA47B9"/>
    <w:rsid w:val="00DA50AB"/>
    <w:rsid w:val="00DA6CA1"/>
    <w:rsid w:val="00DA7BC9"/>
    <w:rsid w:val="00DA7C97"/>
    <w:rsid w:val="00DB0627"/>
    <w:rsid w:val="00DB0B56"/>
    <w:rsid w:val="00DB12F5"/>
    <w:rsid w:val="00DB1FBF"/>
    <w:rsid w:val="00DB4ABD"/>
    <w:rsid w:val="00DB507C"/>
    <w:rsid w:val="00DB54C7"/>
    <w:rsid w:val="00DB6F5D"/>
    <w:rsid w:val="00DB711A"/>
    <w:rsid w:val="00DB7161"/>
    <w:rsid w:val="00DB71C8"/>
    <w:rsid w:val="00DB7BA4"/>
    <w:rsid w:val="00DC08B6"/>
    <w:rsid w:val="00DC0BF2"/>
    <w:rsid w:val="00DC0E01"/>
    <w:rsid w:val="00DC33CE"/>
    <w:rsid w:val="00DC4307"/>
    <w:rsid w:val="00DC48DF"/>
    <w:rsid w:val="00DC55F2"/>
    <w:rsid w:val="00DC731A"/>
    <w:rsid w:val="00DD41AD"/>
    <w:rsid w:val="00DD59F5"/>
    <w:rsid w:val="00DE0178"/>
    <w:rsid w:val="00DE0316"/>
    <w:rsid w:val="00DE0C59"/>
    <w:rsid w:val="00DE2AE0"/>
    <w:rsid w:val="00DE2C05"/>
    <w:rsid w:val="00DE7EE4"/>
    <w:rsid w:val="00DF043B"/>
    <w:rsid w:val="00DF1A18"/>
    <w:rsid w:val="00DF2697"/>
    <w:rsid w:val="00DF4DD5"/>
    <w:rsid w:val="00DF5155"/>
    <w:rsid w:val="00DF58D0"/>
    <w:rsid w:val="00E014FD"/>
    <w:rsid w:val="00E017CB"/>
    <w:rsid w:val="00E01C04"/>
    <w:rsid w:val="00E03116"/>
    <w:rsid w:val="00E03AD1"/>
    <w:rsid w:val="00E0459E"/>
    <w:rsid w:val="00E04ADC"/>
    <w:rsid w:val="00E05003"/>
    <w:rsid w:val="00E10AF8"/>
    <w:rsid w:val="00E111F8"/>
    <w:rsid w:val="00E11204"/>
    <w:rsid w:val="00E1170B"/>
    <w:rsid w:val="00E121E7"/>
    <w:rsid w:val="00E144B9"/>
    <w:rsid w:val="00E149C7"/>
    <w:rsid w:val="00E15CD2"/>
    <w:rsid w:val="00E171F9"/>
    <w:rsid w:val="00E17EAC"/>
    <w:rsid w:val="00E23164"/>
    <w:rsid w:val="00E24017"/>
    <w:rsid w:val="00E24106"/>
    <w:rsid w:val="00E25D33"/>
    <w:rsid w:val="00E26124"/>
    <w:rsid w:val="00E2696C"/>
    <w:rsid w:val="00E27B6B"/>
    <w:rsid w:val="00E27E9C"/>
    <w:rsid w:val="00E30D22"/>
    <w:rsid w:val="00E31045"/>
    <w:rsid w:val="00E327BD"/>
    <w:rsid w:val="00E32E94"/>
    <w:rsid w:val="00E33465"/>
    <w:rsid w:val="00E33E6C"/>
    <w:rsid w:val="00E359C3"/>
    <w:rsid w:val="00E4159B"/>
    <w:rsid w:val="00E422B0"/>
    <w:rsid w:val="00E438F8"/>
    <w:rsid w:val="00E448B1"/>
    <w:rsid w:val="00E44C84"/>
    <w:rsid w:val="00E4640F"/>
    <w:rsid w:val="00E46D14"/>
    <w:rsid w:val="00E47F58"/>
    <w:rsid w:val="00E524B0"/>
    <w:rsid w:val="00E53A5F"/>
    <w:rsid w:val="00E546C5"/>
    <w:rsid w:val="00E55B49"/>
    <w:rsid w:val="00E565C7"/>
    <w:rsid w:val="00E56DDF"/>
    <w:rsid w:val="00E56E5F"/>
    <w:rsid w:val="00E57D38"/>
    <w:rsid w:val="00E60100"/>
    <w:rsid w:val="00E6045C"/>
    <w:rsid w:val="00E624D1"/>
    <w:rsid w:val="00E638B1"/>
    <w:rsid w:val="00E65343"/>
    <w:rsid w:val="00E65B5C"/>
    <w:rsid w:val="00E66383"/>
    <w:rsid w:val="00E67E97"/>
    <w:rsid w:val="00E7044B"/>
    <w:rsid w:val="00E70DB0"/>
    <w:rsid w:val="00E712D7"/>
    <w:rsid w:val="00E713BA"/>
    <w:rsid w:val="00E7234B"/>
    <w:rsid w:val="00E724DE"/>
    <w:rsid w:val="00E729A3"/>
    <w:rsid w:val="00E742FE"/>
    <w:rsid w:val="00E752CC"/>
    <w:rsid w:val="00E75B15"/>
    <w:rsid w:val="00E768DD"/>
    <w:rsid w:val="00E76CF0"/>
    <w:rsid w:val="00E813E9"/>
    <w:rsid w:val="00E82427"/>
    <w:rsid w:val="00E825D3"/>
    <w:rsid w:val="00E82809"/>
    <w:rsid w:val="00E83229"/>
    <w:rsid w:val="00E83A36"/>
    <w:rsid w:val="00E8423C"/>
    <w:rsid w:val="00E84E28"/>
    <w:rsid w:val="00E85300"/>
    <w:rsid w:val="00E8540E"/>
    <w:rsid w:val="00E85F96"/>
    <w:rsid w:val="00E86259"/>
    <w:rsid w:val="00E87EB7"/>
    <w:rsid w:val="00E90574"/>
    <w:rsid w:val="00E91BE4"/>
    <w:rsid w:val="00E928DA"/>
    <w:rsid w:val="00E945B0"/>
    <w:rsid w:val="00E95081"/>
    <w:rsid w:val="00E958B6"/>
    <w:rsid w:val="00E95A54"/>
    <w:rsid w:val="00E97358"/>
    <w:rsid w:val="00EA01B8"/>
    <w:rsid w:val="00EA1A80"/>
    <w:rsid w:val="00EA2ADD"/>
    <w:rsid w:val="00EA2C63"/>
    <w:rsid w:val="00EA3FAE"/>
    <w:rsid w:val="00EA4972"/>
    <w:rsid w:val="00EA4E0E"/>
    <w:rsid w:val="00EA4E50"/>
    <w:rsid w:val="00EA583B"/>
    <w:rsid w:val="00EA6087"/>
    <w:rsid w:val="00EA709F"/>
    <w:rsid w:val="00EB0AF1"/>
    <w:rsid w:val="00EB0CCE"/>
    <w:rsid w:val="00EB0DB8"/>
    <w:rsid w:val="00EB1E16"/>
    <w:rsid w:val="00EB2DB7"/>
    <w:rsid w:val="00EB2FE0"/>
    <w:rsid w:val="00EB503B"/>
    <w:rsid w:val="00EB6EA0"/>
    <w:rsid w:val="00EB7730"/>
    <w:rsid w:val="00EC1370"/>
    <w:rsid w:val="00EC1510"/>
    <w:rsid w:val="00EC2017"/>
    <w:rsid w:val="00EC2134"/>
    <w:rsid w:val="00EC25DC"/>
    <w:rsid w:val="00EC3A37"/>
    <w:rsid w:val="00EC3DE5"/>
    <w:rsid w:val="00EC5D46"/>
    <w:rsid w:val="00EC6BB5"/>
    <w:rsid w:val="00EC73F8"/>
    <w:rsid w:val="00ED1816"/>
    <w:rsid w:val="00ED376E"/>
    <w:rsid w:val="00ED5392"/>
    <w:rsid w:val="00ED5A08"/>
    <w:rsid w:val="00ED6718"/>
    <w:rsid w:val="00ED67B1"/>
    <w:rsid w:val="00ED72C7"/>
    <w:rsid w:val="00ED7589"/>
    <w:rsid w:val="00ED7D87"/>
    <w:rsid w:val="00EE0B4E"/>
    <w:rsid w:val="00EE106C"/>
    <w:rsid w:val="00EE190A"/>
    <w:rsid w:val="00EE20E5"/>
    <w:rsid w:val="00EE3375"/>
    <w:rsid w:val="00EE5815"/>
    <w:rsid w:val="00EE6924"/>
    <w:rsid w:val="00EE74E2"/>
    <w:rsid w:val="00EE7899"/>
    <w:rsid w:val="00EE7D1C"/>
    <w:rsid w:val="00EF0BCF"/>
    <w:rsid w:val="00EF3ABE"/>
    <w:rsid w:val="00EF438F"/>
    <w:rsid w:val="00EF493A"/>
    <w:rsid w:val="00EF55CC"/>
    <w:rsid w:val="00EF6F23"/>
    <w:rsid w:val="00F00334"/>
    <w:rsid w:val="00F010C2"/>
    <w:rsid w:val="00F0196D"/>
    <w:rsid w:val="00F03768"/>
    <w:rsid w:val="00F03DBF"/>
    <w:rsid w:val="00F0566A"/>
    <w:rsid w:val="00F06296"/>
    <w:rsid w:val="00F07E28"/>
    <w:rsid w:val="00F115F6"/>
    <w:rsid w:val="00F11FD7"/>
    <w:rsid w:val="00F12BAC"/>
    <w:rsid w:val="00F14265"/>
    <w:rsid w:val="00F15654"/>
    <w:rsid w:val="00F15928"/>
    <w:rsid w:val="00F1649D"/>
    <w:rsid w:val="00F16766"/>
    <w:rsid w:val="00F17A30"/>
    <w:rsid w:val="00F20161"/>
    <w:rsid w:val="00F23BF5"/>
    <w:rsid w:val="00F241FB"/>
    <w:rsid w:val="00F2559E"/>
    <w:rsid w:val="00F25A5B"/>
    <w:rsid w:val="00F27F12"/>
    <w:rsid w:val="00F30C13"/>
    <w:rsid w:val="00F32025"/>
    <w:rsid w:val="00F321E6"/>
    <w:rsid w:val="00F32AA9"/>
    <w:rsid w:val="00F345BA"/>
    <w:rsid w:val="00F35F25"/>
    <w:rsid w:val="00F365AC"/>
    <w:rsid w:val="00F37A32"/>
    <w:rsid w:val="00F40223"/>
    <w:rsid w:val="00F41CE2"/>
    <w:rsid w:val="00F449E7"/>
    <w:rsid w:val="00F45DC1"/>
    <w:rsid w:val="00F45F33"/>
    <w:rsid w:val="00F4683A"/>
    <w:rsid w:val="00F46ED1"/>
    <w:rsid w:val="00F47335"/>
    <w:rsid w:val="00F4734E"/>
    <w:rsid w:val="00F4735F"/>
    <w:rsid w:val="00F47A46"/>
    <w:rsid w:val="00F50139"/>
    <w:rsid w:val="00F50DDC"/>
    <w:rsid w:val="00F5101A"/>
    <w:rsid w:val="00F511CD"/>
    <w:rsid w:val="00F516C0"/>
    <w:rsid w:val="00F5293A"/>
    <w:rsid w:val="00F52A99"/>
    <w:rsid w:val="00F5321B"/>
    <w:rsid w:val="00F542C6"/>
    <w:rsid w:val="00F54606"/>
    <w:rsid w:val="00F54E4B"/>
    <w:rsid w:val="00F5544C"/>
    <w:rsid w:val="00F5575A"/>
    <w:rsid w:val="00F6038E"/>
    <w:rsid w:val="00F611BE"/>
    <w:rsid w:val="00F63020"/>
    <w:rsid w:val="00F65E29"/>
    <w:rsid w:val="00F6685C"/>
    <w:rsid w:val="00F67CB2"/>
    <w:rsid w:val="00F70DA2"/>
    <w:rsid w:val="00F7317D"/>
    <w:rsid w:val="00F736A0"/>
    <w:rsid w:val="00F73882"/>
    <w:rsid w:val="00F73996"/>
    <w:rsid w:val="00F73A4C"/>
    <w:rsid w:val="00F7494D"/>
    <w:rsid w:val="00F74FA6"/>
    <w:rsid w:val="00F7723C"/>
    <w:rsid w:val="00F77321"/>
    <w:rsid w:val="00F775DA"/>
    <w:rsid w:val="00F77F65"/>
    <w:rsid w:val="00F80CFE"/>
    <w:rsid w:val="00F81675"/>
    <w:rsid w:val="00F81A48"/>
    <w:rsid w:val="00F81D96"/>
    <w:rsid w:val="00F82426"/>
    <w:rsid w:val="00F84F4B"/>
    <w:rsid w:val="00F86A62"/>
    <w:rsid w:val="00F86D2B"/>
    <w:rsid w:val="00F86FC7"/>
    <w:rsid w:val="00F90BB6"/>
    <w:rsid w:val="00F926E4"/>
    <w:rsid w:val="00F928F7"/>
    <w:rsid w:val="00F92945"/>
    <w:rsid w:val="00F92CFC"/>
    <w:rsid w:val="00F92F93"/>
    <w:rsid w:val="00F93F5B"/>
    <w:rsid w:val="00F9488D"/>
    <w:rsid w:val="00FA14E0"/>
    <w:rsid w:val="00FA1EAD"/>
    <w:rsid w:val="00FA56E1"/>
    <w:rsid w:val="00FA6C4F"/>
    <w:rsid w:val="00FA765B"/>
    <w:rsid w:val="00FB0C1B"/>
    <w:rsid w:val="00FB4059"/>
    <w:rsid w:val="00FB5825"/>
    <w:rsid w:val="00FB59C8"/>
    <w:rsid w:val="00FB6D83"/>
    <w:rsid w:val="00FB74B1"/>
    <w:rsid w:val="00FC0AA6"/>
    <w:rsid w:val="00FC1046"/>
    <w:rsid w:val="00FC2860"/>
    <w:rsid w:val="00FC30C8"/>
    <w:rsid w:val="00FC31E0"/>
    <w:rsid w:val="00FC3BE6"/>
    <w:rsid w:val="00FC3CAD"/>
    <w:rsid w:val="00FC532B"/>
    <w:rsid w:val="00FC5FB5"/>
    <w:rsid w:val="00FC66F2"/>
    <w:rsid w:val="00FC7641"/>
    <w:rsid w:val="00FC7D30"/>
    <w:rsid w:val="00FD0A2D"/>
    <w:rsid w:val="00FD19ED"/>
    <w:rsid w:val="00FD2D1B"/>
    <w:rsid w:val="00FD30CD"/>
    <w:rsid w:val="00FD3D3F"/>
    <w:rsid w:val="00FD4187"/>
    <w:rsid w:val="00FD4899"/>
    <w:rsid w:val="00FD4A35"/>
    <w:rsid w:val="00FD608D"/>
    <w:rsid w:val="00FD78EF"/>
    <w:rsid w:val="00FE03C1"/>
    <w:rsid w:val="00FE2196"/>
    <w:rsid w:val="00FE25A7"/>
    <w:rsid w:val="00FE2C07"/>
    <w:rsid w:val="00FE3E4E"/>
    <w:rsid w:val="00FE4AE5"/>
    <w:rsid w:val="00FE6247"/>
    <w:rsid w:val="00FE68FD"/>
    <w:rsid w:val="00FE728A"/>
    <w:rsid w:val="00FE7856"/>
    <w:rsid w:val="00FF041E"/>
    <w:rsid w:val="00FF0AEC"/>
    <w:rsid w:val="00FF5577"/>
    <w:rsid w:val="00FF58B3"/>
    <w:rsid w:val="00FF60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2FF76B-C413-47CA-9763-2C89A73E9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95</TotalTime>
  <Pages>21</Pages>
  <Words>18183</Words>
  <Characters>103644</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979</cp:revision>
  <dcterms:created xsi:type="dcterms:W3CDTF">2020-01-03T20:17:00Z</dcterms:created>
  <dcterms:modified xsi:type="dcterms:W3CDTF">2020-02-02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i5EMy4P1"/&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